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CE4501" w14:textId="04BDFF13" w:rsidR="009B33F9" w:rsidRDefault="009B33F9" w:rsidP="002376B8">
      <w:pPr>
        <w:rPr>
          <w:b/>
          <w:noProof/>
          <w:sz w:val="32"/>
          <w:szCs w:val="32"/>
        </w:rPr>
      </w:pPr>
      <w:r w:rsidRPr="00AF63DE">
        <w:rPr>
          <w:b/>
          <w:noProof/>
          <w:sz w:val="32"/>
          <w:szCs w:val="32"/>
        </w:rPr>
        <w:t>Supplementary Tables and Figure</w:t>
      </w:r>
      <w:r>
        <w:rPr>
          <w:b/>
          <w:noProof/>
          <w:sz w:val="32"/>
          <w:szCs w:val="32"/>
        </w:rPr>
        <w:t>s</w:t>
      </w:r>
    </w:p>
    <w:p w14:paraId="12874F0F" w14:textId="77777777" w:rsidR="00351C18" w:rsidRPr="0098276A" w:rsidRDefault="00351C18" w:rsidP="00351C18"/>
    <w:tbl>
      <w:tblPr>
        <w:tblStyle w:val="Grill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8"/>
        <w:gridCol w:w="7084"/>
      </w:tblGrid>
      <w:tr w:rsidR="00351C18" w:rsidRPr="0098276A" w14:paraId="6D90CA8F" w14:textId="77777777" w:rsidTr="00351C18">
        <w:trPr>
          <w:trHeight w:val="330"/>
        </w:trPr>
        <w:tc>
          <w:tcPr>
            <w:tcW w:w="219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BF0BAC1" w14:textId="77777777" w:rsidR="00351C18" w:rsidRPr="0098276A" w:rsidRDefault="00351C18" w:rsidP="00D20DCB">
            <w:r w:rsidRPr="0098276A">
              <w:t xml:space="preserve">Pathway </w:t>
            </w:r>
          </w:p>
        </w:tc>
        <w:tc>
          <w:tcPr>
            <w:tcW w:w="70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D3962D2" w14:textId="60751439" w:rsidR="00351C18" w:rsidRPr="0098276A" w:rsidRDefault="00351C18" w:rsidP="00D20DCB">
            <w:proofErr w:type="gramStart"/>
            <w:r w:rsidRPr="0098276A">
              <w:t>miRNAs</w:t>
            </w:r>
            <w:proofErr w:type="gramEnd"/>
            <w:r w:rsidRPr="0098276A">
              <w:t xml:space="preserve"> contributing to </w:t>
            </w:r>
            <w:r w:rsidR="00B80004">
              <w:t xml:space="preserve">the </w:t>
            </w:r>
            <w:r w:rsidRPr="0098276A">
              <w:t>enrichment</w:t>
            </w:r>
            <w:r w:rsidR="00B80004">
              <w:t xml:space="preserve"> of pathways</w:t>
            </w:r>
            <w:r w:rsidRPr="0098276A">
              <w:t xml:space="preserve"> </w:t>
            </w:r>
          </w:p>
        </w:tc>
      </w:tr>
      <w:tr w:rsidR="00351C18" w:rsidRPr="0098276A" w14:paraId="18280526" w14:textId="77777777" w:rsidTr="00351C18">
        <w:trPr>
          <w:trHeight w:val="1200"/>
        </w:trPr>
        <w:tc>
          <w:tcPr>
            <w:tcW w:w="2198" w:type="dxa"/>
            <w:tcBorders>
              <w:top w:val="single" w:sz="4" w:space="0" w:color="auto"/>
            </w:tcBorders>
            <w:noWrap/>
            <w:hideMark/>
          </w:tcPr>
          <w:p w14:paraId="66B7B999" w14:textId="77777777" w:rsidR="00351C18" w:rsidRPr="0098276A" w:rsidRDefault="00351C18" w:rsidP="00D20DCB">
            <w:r w:rsidRPr="0098276A">
              <w:t xml:space="preserve">Pathways in cancer </w:t>
            </w:r>
          </w:p>
        </w:tc>
        <w:tc>
          <w:tcPr>
            <w:tcW w:w="7084" w:type="dxa"/>
            <w:tcBorders>
              <w:top w:val="single" w:sz="4" w:space="0" w:color="auto"/>
            </w:tcBorders>
            <w:hideMark/>
          </w:tcPr>
          <w:p w14:paraId="315800EB" w14:textId="77777777" w:rsidR="00351C18" w:rsidRPr="0098276A" w:rsidRDefault="00351C18" w:rsidP="00D20DCB">
            <w:pPr>
              <w:rPr>
                <w:sz w:val="20"/>
                <w:szCs w:val="20"/>
              </w:rPr>
            </w:pPr>
            <w:proofErr w:type="gramStart"/>
            <w:r w:rsidRPr="0098276A">
              <w:rPr>
                <w:sz w:val="20"/>
                <w:szCs w:val="20"/>
              </w:rPr>
              <w:t>hsa</w:t>
            </w:r>
            <w:proofErr w:type="gramEnd"/>
            <w:r w:rsidRPr="0098276A">
              <w:rPr>
                <w:sz w:val="20"/>
                <w:szCs w:val="20"/>
              </w:rPr>
              <w:t>-miR-16-5p;hsa-miR-181c-5p;hsa-miR-374a-5p;hsa-let-7e-5p;hsa-miR-27b-3p;</w:t>
            </w:r>
            <w:r w:rsidRPr="0098276A">
              <w:rPr>
                <w:sz w:val="20"/>
                <w:szCs w:val="20"/>
              </w:rPr>
              <w:br/>
              <w:t>hsa-miR-26a-5p;hsa-miR-665;hsa-miR-222-3p;hsa-miR-31-3p;hsa-miR-30b-5p;</w:t>
            </w:r>
            <w:r w:rsidRPr="0098276A">
              <w:rPr>
                <w:sz w:val="20"/>
                <w:szCs w:val="20"/>
              </w:rPr>
              <w:br/>
              <w:t>hsa-miR-30c-5p;hsa-miR-28-5p;hsa-miR-155-5p;hsa-miR-378a-3p;</w:t>
            </w:r>
            <w:r w:rsidRPr="0098276A">
              <w:rPr>
                <w:sz w:val="20"/>
                <w:szCs w:val="20"/>
              </w:rPr>
              <w:br/>
              <w:t>hsa-miR-486-5p;hsa-miR-140-3p;hsa-miR-296-5p;hsa-miR-18a-3p;hsa-miR-425-3p</w:t>
            </w:r>
          </w:p>
        </w:tc>
      </w:tr>
      <w:tr w:rsidR="00351C18" w:rsidRPr="0098276A" w14:paraId="40EB5102" w14:textId="77777777" w:rsidTr="00351C18">
        <w:trPr>
          <w:trHeight w:val="1200"/>
        </w:trPr>
        <w:tc>
          <w:tcPr>
            <w:tcW w:w="2198" w:type="dxa"/>
            <w:noWrap/>
            <w:hideMark/>
          </w:tcPr>
          <w:p w14:paraId="525A4B1C" w14:textId="77777777" w:rsidR="00351C18" w:rsidRPr="0098276A" w:rsidRDefault="00351C18" w:rsidP="00D20DCB">
            <w:r w:rsidRPr="0098276A">
              <w:t xml:space="preserve">PI3K-Akt signaling pathway </w:t>
            </w:r>
          </w:p>
        </w:tc>
        <w:tc>
          <w:tcPr>
            <w:tcW w:w="7084" w:type="dxa"/>
            <w:hideMark/>
          </w:tcPr>
          <w:p w14:paraId="6D0055E0" w14:textId="77777777" w:rsidR="00351C18" w:rsidRPr="0098276A" w:rsidRDefault="00351C18" w:rsidP="00D20DCB">
            <w:pPr>
              <w:rPr>
                <w:sz w:val="20"/>
                <w:szCs w:val="20"/>
              </w:rPr>
            </w:pPr>
            <w:proofErr w:type="gramStart"/>
            <w:r w:rsidRPr="0098276A">
              <w:rPr>
                <w:sz w:val="20"/>
                <w:szCs w:val="20"/>
              </w:rPr>
              <w:t>hsa</w:t>
            </w:r>
            <w:proofErr w:type="gramEnd"/>
            <w:r w:rsidRPr="0098276A">
              <w:rPr>
                <w:sz w:val="20"/>
                <w:szCs w:val="20"/>
              </w:rPr>
              <w:t>-miR-26a-5p;hsa-miR-374a-5p;hsa-miR-27b-3p;hsa-let-7e-5p;hsa-miR-30b-5p;</w:t>
            </w:r>
            <w:r w:rsidRPr="0098276A">
              <w:rPr>
                <w:sz w:val="20"/>
                <w:szCs w:val="20"/>
              </w:rPr>
              <w:br/>
              <w:t>hsa-miR-30c-5p;hsa-miR-28-5p;hsa-miR-16-5p;hsa-miR-155-5p;hsa-miR-486-5; hsa-miR-140-3p;hsa-miR-31-3p;hsa-miR-222-3p;hsa-miR-665;hsa-miR-181c-5p;hsa-miR-18a-3p;hsa-miR-296-5p;hsa-miR-425-3p;hsa-miR-378a-3p</w:t>
            </w:r>
          </w:p>
        </w:tc>
      </w:tr>
      <w:tr w:rsidR="00351C18" w:rsidRPr="0098276A" w14:paraId="1500278C" w14:textId="77777777" w:rsidTr="00351C18">
        <w:trPr>
          <w:trHeight w:val="900"/>
        </w:trPr>
        <w:tc>
          <w:tcPr>
            <w:tcW w:w="2198" w:type="dxa"/>
            <w:tcBorders>
              <w:bottom w:val="single" w:sz="4" w:space="0" w:color="auto"/>
            </w:tcBorders>
            <w:noWrap/>
            <w:hideMark/>
          </w:tcPr>
          <w:p w14:paraId="1E8FA374" w14:textId="77777777" w:rsidR="00351C18" w:rsidRPr="0098276A" w:rsidRDefault="00351C18" w:rsidP="00D20DCB">
            <w:r w:rsidRPr="0098276A">
              <w:t>TGF-beta signaling pathway</w:t>
            </w:r>
          </w:p>
        </w:tc>
        <w:tc>
          <w:tcPr>
            <w:tcW w:w="7084" w:type="dxa"/>
            <w:tcBorders>
              <w:bottom w:val="single" w:sz="4" w:space="0" w:color="auto"/>
            </w:tcBorders>
            <w:hideMark/>
          </w:tcPr>
          <w:p w14:paraId="077E57EF" w14:textId="77777777" w:rsidR="00351C18" w:rsidRPr="0098276A" w:rsidRDefault="00351C18" w:rsidP="00D20DCB">
            <w:pPr>
              <w:rPr>
                <w:sz w:val="20"/>
                <w:szCs w:val="20"/>
              </w:rPr>
            </w:pPr>
            <w:proofErr w:type="gramStart"/>
            <w:r w:rsidRPr="0098276A">
              <w:rPr>
                <w:sz w:val="20"/>
                <w:szCs w:val="20"/>
              </w:rPr>
              <w:t>hsa</w:t>
            </w:r>
            <w:proofErr w:type="gramEnd"/>
            <w:r w:rsidRPr="0098276A">
              <w:rPr>
                <w:sz w:val="20"/>
                <w:szCs w:val="20"/>
              </w:rPr>
              <w:t>-miR-374a-5p;hsa-miR-27b-3p;hsa-miR-16-5p;hsa-miR-30b-5p;hsa-miR-30c-5p;</w:t>
            </w:r>
            <w:r w:rsidRPr="0098276A">
              <w:rPr>
                <w:sz w:val="20"/>
                <w:szCs w:val="20"/>
              </w:rPr>
              <w:br/>
              <w:t>hsa-let-7e-5p;hsa-miR-486-5p;hsa-miR-665;hsa-miR-181c-5p;hsa-miR-155-5p;</w:t>
            </w:r>
            <w:r w:rsidRPr="0098276A">
              <w:rPr>
                <w:sz w:val="20"/>
                <w:szCs w:val="20"/>
              </w:rPr>
              <w:br/>
              <w:t>hsa-miR-140-3p;hsa-miR-222-3p;hsa-miR-378a-3p;hsa-miR-26a-5p</w:t>
            </w:r>
          </w:p>
        </w:tc>
      </w:tr>
    </w:tbl>
    <w:p w14:paraId="3276629C" w14:textId="79B56E39" w:rsidR="00351C18" w:rsidRPr="0098276A" w:rsidRDefault="00351C18" w:rsidP="00904467">
      <w:pPr>
        <w:spacing w:line="240" w:lineRule="auto"/>
        <w:jc w:val="both"/>
      </w:pPr>
      <w:proofErr w:type="gramStart"/>
      <w:r w:rsidRPr="00FD7689">
        <w:rPr>
          <w:b/>
        </w:rPr>
        <w:t xml:space="preserve">Supplementary </w:t>
      </w:r>
      <w:r>
        <w:rPr>
          <w:b/>
        </w:rPr>
        <w:t>T</w:t>
      </w:r>
      <w:r w:rsidRPr="00FD7689">
        <w:rPr>
          <w:b/>
        </w:rPr>
        <w:t xml:space="preserve">able </w:t>
      </w:r>
      <w:r>
        <w:rPr>
          <w:b/>
        </w:rPr>
        <w:t>1</w:t>
      </w:r>
      <w:r w:rsidRPr="00FD7689">
        <w:rPr>
          <w:b/>
        </w:rPr>
        <w:t>.</w:t>
      </w:r>
      <w:proofErr w:type="gramEnd"/>
      <w:r w:rsidRPr="0098276A">
        <w:t xml:space="preserve"> </w:t>
      </w:r>
      <w:r>
        <w:t>MiRNA contributing to the t</w:t>
      </w:r>
      <w:r w:rsidRPr="0098276A">
        <w:t xml:space="preserve">op canonical pathways influenced by differentially expressed miRNAs in </w:t>
      </w:r>
      <w:r>
        <w:t>T</w:t>
      </w:r>
      <w:r w:rsidRPr="0098276A">
        <w:t xml:space="preserve"> cells</w:t>
      </w:r>
      <w:r>
        <w:t>.</w:t>
      </w:r>
    </w:p>
    <w:p w14:paraId="356DBBBE" w14:textId="77777777" w:rsidR="00351C18" w:rsidRDefault="00351C18">
      <w:pPr>
        <w:spacing w:after="0" w:line="240" w:lineRule="auto"/>
      </w:pPr>
      <w:r>
        <w:br w:type="page"/>
      </w:r>
    </w:p>
    <w:p w14:paraId="27BD794E" w14:textId="77777777" w:rsidR="00351C18" w:rsidRPr="0098276A" w:rsidRDefault="00351C18" w:rsidP="00351C18"/>
    <w:tbl>
      <w:tblPr>
        <w:tblStyle w:val="Grill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07"/>
        <w:gridCol w:w="7075"/>
      </w:tblGrid>
      <w:tr w:rsidR="00351C18" w:rsidRPr="0098276A" w14:paraId="54BC3AFF" w14:textId="77777777" w:rsidTr="00D20DCB">
        <w:trPr>
          <w:trHeight w:val="300"/>
        </w:trPr>
        <w:tc>
          <w:tcPr>
            <w:tcW w:w="35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AE37669" w14:textId="77777777" w:rsidR="00351C18" w:rsidRPr="0098276A" w:rsidRDefault="00351C18" w:rsidP="00D20DCB">
            <w:r w:rsidRPr="0098276A">
              <w:t xml:space="preserve">Pathway </w:t>
            </w:r>
          </w:p>
        </w:tc>
        <w:tc>
          <w:tcPr>
            <w:tcW w:w="1160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3426226" w14:textId="7003E713" w:rsidR="00351C18" w:rsidRPr="0098276A" w:rsidRDefault="00B80004" w:rsidP="00D20DCB">
            <w:proofErr w:type="gramStart"/>
            <w:r w:rsidRPr="0098276A">
              <w:t>miRNAs</w:t>
            </w:r>
            <w:proofErr w:type="gramEnd"/>
            <w:r w:rsidRPr="0098276A">
              <w:t xml:space="preserve"> contributing to </w:t>
            </w:r>
            <w:r>
              <w:t xml:space="preserve">the </w:t>
            </w:r>
            <w:r w:rsidRPr="0098276A">
              <w:t>enrichment</w:t>
            </w:r>
            <w:r>
              <w:t xml:space="preserve"> of pathways</w:t>
            </w:r>
          </w:p>
        </w:tc>
      </w:tr>
      <w:tr w:rsidR="00351C18" w:rsidRPr="0098276A" w14:paraId="6A37299C" w14:textId="77777777" w:rsidTr="00D20DCB">
        <w:trPr>
          <w:trHeight w:val="1380"/>
        </w:trPr>
        <w:tc>
          <w:tcPr>
            <w:tcW w:w="3520" w:type="dxa"/>
            <w:tcBorders>
              <w:top w:val="single" w:sz="4" w:space="0" w:color="auto"/>
            </w:tcBorders>
            <w:noWrap/>
            <w:hideMark/>
          </w:tcPr>
          <w:p w14:paraId="543037C1" w14:textId="77777777" w:rsidR="00351C18" w:rsidRPr="0098276A" w:rsidRDefault="00351C18" w:rsidP="00D20DCB">
            <w:proofErr w:type="spellStart"/>
            <w:r w:rsidRPr="0098276A">
              <w:t>Wnt</w:t>
            </w:r>
            <w:proofErr w:type="spellEnd"/>
            <w:r w:rsidRPr="0098276A">
              <w:t xml:space="preserve"> signaling pathway</w:t>
            </w:r>
          </w:p>
        </w:tc>
        <w:tc>
          <w:tcPr>
            <w:tcW w:w="11600" w:type="dxa"/>
            <w:tcBorders>
              <w:top w:val="single" w:sz="4" w:space="0" w:color="auto"/>
            </w:tcBorders>
            <w:hideMark/>
          </w:tcPr>
          <w:p w14:paraId="58D7CF43" w14:textId="77777777" w:rsidR="00351C18" w:rsidRPr="0098276A" w:rsidRDefault="00351C18" w:rsidP="00D20DCB">
            <w:pPr>
              <w:rPr>
                <w:sz w:val="20"/>
                <w:szCs w:val="20"/>
              </w:rPr>
            </w:pPr>
            <w:proofErr w:type="gramStart"/>
            <w:r w:rsidRPr="0098276A">
              <w:rPr>
                <w:sz w:val="20"/>
                <w:szCs w:val="20"/>
              </w:rPr>
              <w:t>hsa</w:t>
            </w:r>
            <w:proofErr w:type="gramEnd"/>
            <w:r w:rsidRPr="0098276A">
              <w:rPr>
                <w:sz w:val="20"/>
                <w:szCs w:val="20"/>
              </w:rPr>
              <w:t>-miR-222-3p;hsa-miR-26a-5p;hsa-miR-141-3p;hsa-miR-582-5p;hsa-miR-20a-5p;hsa-miR-29b-2-5p;hsa-miR-378a-3p;hsa-miR-19b-3p;hsa-miR-148b-3p;hsa-miR-193a-3p;hsa-miR-30b-5p;hsa-miR-505-3p;hsa-miR-107;hsa-miR-195-5p;</w:t>
            </w:r>
            <w:r w:rsidRPr="0098276A">
              <w:rPr>
                <w:sz w:val="20"/>
                <w:szCs w:val="20"/>
              </w:rPr>
              <w:br/>
              <w:t>hsa-miR-32-5p;hsa-miR-484;hsa-miR-374a-5p;hsa-miR-324-3p;hsa-miR-491-5p;hsa-miR-502-5p;hsa-miR-324-5p</w:t>
            </w:r>
          </w:p>
        </w:tc>
      </w:tr>
      <w:tr w:rsidR="00351C18" w:rsidRPr="0098276A" w14:paraId="619BB161" w14:textId="77777777" w:rsidTr="00D20DCB">
        <w:trPr>
          <w:trHeight w:val="1425"/>
        </w:trPr>
        <w:tc>
          <w:tcPr>
            <w:tcW w:w="3520" w:type="dxa"/>
            <w:noWrap/>
            <w:hideMark/>
          </w:tcPr>
          <w:p w14:paraId="61443191" w14:textId="77777777" w:rsidR="00351C18" w:rsidRPr="0098276A" w:rsidRDefault="00351C18" w:rsidP="00D20DCB">
            <w:r w:rsidRPr="0098276A">
              <w:t xml:space="preserve">Pathways in cancer </w:t>
            </w:r>
          </w:p>
        </w:tc>
        <w:tc>
          <w:tcPr>
            <w:tcW w:w="11600" w:type="dxa"/>
            <w:hideMark/>
          </w:tcPr>
          <w:p w14:paraId="102E7719" w14:textId="77777777" w:rsidR="00351C18" w:rsidRPr="0098276A" w:rsidRDefault="00351C18" w:rsidP="00D20DCB">
            <w:pPr>
              <w:rPr>
                <w:sz w:val="20"/>
                <w:szCs w:val="20"/>
              </w:rPr>
            </w:pPr>
            <w:proofErr w:type="gramStart"/>
            <w:r w:rsidRPr="0098276A">
              <w:rPr>
                <w:sz w:val="20"/>
                <w:szCs w:val="20"/>
              </w:rPr>
              <w:t>hsa</w:t>
            </w:r>
            <w:proofErr w:type="gramEnd"/>
            <w:r w:rsidRPr="0098276A">
              <w:rPr>
                <w:sz w:val="20"/>
                <w:szCs w:val="20"/>
              </w:rPr>
              <w:t>-miR-26a-5p;hsa-miR-374a-5p;hsa-miR-502-5p;hsa-miR-582-5p;hsa-miR-107;hsa-miR-195-5p;hsa-miR-20a-5p;hsa-miR-30b-5p;hsa-miR-141-3p;hsa-miR-222-3p;hsa-miR-148b-3p;hsa-miR-151a-3p;hsa-miR-29b-2-5p;hsa-miR-324-3p;hsa-miR-32-5p;hsa-miR-484;hsa-miR-19b-3p;hsa-miR-491-5p;hsa-miR-193a-3p;</w:t>
            </w:r>
            <w:r w:rsidRPr="0098276A">
              <w:rPr>
                <w:sz w:val="20"/>
                <w:szCs w:val="20"/>
              </w:rPr>
              <w:br/>
              <w:t>hsa-miR-378a-3p;hsa-miR-18a-3p;hsa-miR-324-5p</w:t>
            </w:r>
          </w:p>
        </w:tc>
      </w:tr>
      <w:tr w:rsidR="00351C18" w:rsidRPr="0098276A" w14:paraId="46E051BC" w14:textId="77777777" w:rsidTr="00D20DCB">
        <w:trPr>
          <w:trHeight w:val="1222"/>
        </w:trPr>
        <w:tc>
          <w:tcPr>
            <w:tcW w:w="3520" w:type="dxa"/>
            <w:tcBorders>
              <w:bottom w:val="single" w:sz="4" w:space="0" w:color="auto"/>
            </w:tcBorders>
            <w:noWrap/>
            <w:hideMark/>
          </w:tcPr>
          <w:p w14:paraId="2CF0B207" w14:textId="77777777" w:rsidR="00351C18" w:rsidRPr="0098276A" w:rsidRDefault="00351C18" w:rsidP="00D20DCB">
            <w:r w:rsidRPr="0098276A">
              <w:t xml:space="preserve">PI3K-Akt signaling pathway </w:t>
            </w:r>
          </w:p>
        </w:tc>
        <w:tc>
          <w:tcPr>
            <w:tcW w:w="11600" w:type="dxa"/>
            <w:tcBorders>
              <w:bottom w:val="single" w:sz="4" w:space="0" w:color="auto"/>
            </w:tcBorders>
            <w:hideMark/>
          </w:tcPr>
          <w:p w14:paraId="28EA7D94" w14:textId="77777777" w:rsidR="00351C18" w:rsidRPr="0098276A" w:rsidRDefault="00351C18" w:rsidP="00D20DCB">
            <w:pPr>
              <w:rPr>
                <w:sz w:val="20"/>
                <w:szCs w:val="20"/>
              </w:rPr>
            </w:pPr>
            <w:proofErr w:type="gramStart"/>
            <w:r w:rsidRPr="0098276A">
              <w:rPr>
                <w:sz w:val="20"/>
                <w:szCs w:val="20"/>
              </w:rPr>
              <w:t>hsa</w:t>
            </w:r>
            <w:proofErr w:type="gramEnd"/>
            <w:r w:rsidRPr="0098276A">
              <w:rPr>
                <w:sz w:val="20"/>
                <w:szCs w:val="20"/>
              </w:rPr>
              <w:t>-miR-222-3p;hsa-miR-29b-2-5p;hsa-miR-20a-5p;hsa-miR-19b-3p;hsa-miR-491-5p;hsa-miR-374a-5p;hsa-miR-141-3p;hsa-miR-32-5p;hsa-miR-195-5p;hsa-miR-148b-3p;hsa-miR-502-5p;hsa-miR-107;hsa-miR-30b-5p;hsa-miR-193a-3p;hsa-miR-26a-5p;hsa-miR-484;hsa-miR-582-5p;hsa-miR-378a-3p;hsa-miR-324-5p;hsa-miR-18a-3p;hsa-miR-151a-3p</w:t>
            </w:r>
          </w:p>
        </w:tc>
      </w:tr>
    </w:tbl>
    <w:p w14:paraId="26AC7144" w14:textId="785EB9EA" w:rsidR="00351C18" w:rsidRPr="0098276A" w:rsidRDefault="00351C18" w:rsidP="00904467">
      <w:pPr>
        <w:spacing w:line="240" w:lineRule="auto"/>
        <w:jc w:val="both"/>
      </w:pPr>
      <w:proofErr w:type="gramStart"/>
      <w:r w:rsidRPr="00C9794F">
        <w:rPr>
          <w:b/>
        </w:rPr>
        <w:t xml:space="preserve">Supplementary </w:t>
      </w:r>
      <w:r w:rsidR="00904467">
        <w:rPr>
          <w:b/>
        </w:rPr>
        <w:t>T</w:t>
      </w:r>
      <w:r w:rsidRPr="00C9794F">
        <w:rPr>
          <w:b/>
        </w:rPr>
        <w:t>able 2.</w:t>
      </w:r>
      <w:proofErr w:type="gramEnd"/>
      <w:r w:rsidRPr="0098276A">
        <w:t xml:space="preserve"> </w:t>
      </w:r>
      <w:r>
        <w:t>MiRNA contributing to the t</w:t>
      </w:r>
      <w:r w:rsidRPr="0098276A">
        <w:t>op canonical pathways influenced by differentially expressed miRNAs in B cells</w:t>
      </w:r>
      <w:r>
        <w:t>.</w:t>
      </w:r>
    </w:p>
    <w:p w14:paraId="4081FA9F" w14:textId="77777777" w:rsidR="00351C18" w:rsidRPr="0098276A" w:rsidRDefault="00351C18" w:rsidP="00351C18"/>
    <w:p w14:paraId="6EF6F0F8" w14:textId="4DC84562" w:rsidR="00351C18" w:rsidRDefault="00351C18">
      <w:pPr>
        <w:spacing w:after="0" w:line="240" w:lineRule="auto"/>
      </w:pPr>
      <w:r>
        <w:br w:type="page"/>
      </w:r>
    </w:p>
    <w:p w14:paraId="171AA6E2" w14:textId="77777777" w:rsidR="00351C18" w:rsidRDefault="00351C18" w:rsidP="002376B8"/>
    <w:tbl>
      <w:tblPr>
        <w:tblpPr w:leftFromText="141" w:rightFromText="141" w:vertAnchor="text" w:tblpY="1"/>
        <w:tblOverlap w:val="never"/>
        <w:tblW w:w="10326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60"/>
        <w:gridCol w:w="1417"/>
        <w:gridCol w:w="1843"/>
        <w:gridCol w:w="46"/>
        <w:gridCol w:w="1467"/>
        <w:gridCol w:w="46"/>
        <w:gridCol w:w="1418"/>
        <w:gridCol w:w="850"/>
        <w:gridCol w:w="48"/>
        <w:gridCol w:w="1631"/>
      </w:tblGrid>
      <w:tr w:rsidR="00550DAE" w:rsidRPr="00671516" w14:paraId="43D96F31" w14:textId="77777777" w:rsidTr="0091743A">
        <w:trPr>
          <w:gridAfter w:val="2"/>
          <w:wAfter w:w="1679" w:type="dxa"/>
          <w:trHeight w:val="505"/>
        </w:trPr>
        <w:tc>
          <w:tcPr>
            <w:tcW w:w="4820" w:type="dxa"/>
            <w:gridSpan w:val="3"/>
            <w:tcBorders>
              <w:top w:val="single" w:sz="8" w:space="0" w:color="auto"/>
              <w:left w:val="nil"/>
            </w:tcBorders>
          </w:tcPr>
          <w:p w14:paraId="1E3A17B9" w14:textId="230DC8FF" w:rsidR="00550DAE" w:rsidRPr="00410FCC" w:rsidRDefault="00550DAE" w:rsidP="00921A66">
            <w:pPr>
              <w:spacing w:before="120" w:after="120" w:line="240" w:lineRule="exact"/>
              <w:ind w:left="-57"/>
              <w:jc w:val="center"/>
              <w:rPr>
                <w:b/>
                <w:lang w:val="fr-FR"/>
              </w:rPr>
            </w:pPr>
            <w:r w:rsidRPr="00410FCC">
              <w:rPr>
                <w:b/>
                <w:lang w:val="fr-FR"/>
              </w:rPr>
              <w:t>anti-SSA+ patients vs</w:t>
            </w:r>
            <w:r w:rsidR="00535798">
              <w:rPr>
                <w:b/>
                <w:lang w:val="fr-FR"/>
              </w:rPr>
              <w:t>.</w:t>
            </w:r>
            <w:r w:rsidRPr="00410FCC">
              <w:rPr>
                <w:b/>
                <w:lang w:val="fr-FR"/>
              </w:rPr>
              <w:t xml:space="preserve"> </w:t>
            </w:r>
            <w:proofErr w:type="spellStart"/>
            <w:r w:rsidRPr="00410FCC">
              <w:rPr>
                <w:b/>
                <w:lang w:val="fr-FR"/>
              </w:rPr>
              <w:t>controls</w:t>
            </w:r>
            <w:proofErr w:type="spellEnd"/>
          </w:p>
        </w:tc>
        <w:tc>
          <w:tcPr>
            <w:tcW w:w="46" w:type="dxa"/>
            <w:tcBorders>
              <w:top w:val="single" w:sz="8" w:space="0" w:color="auto"/>
              <w:left w:val="nil"/>
            </w:tcBorders>
          </w:tcPr>
          <w:p w14:paraId="13FEB502" w14:textId="77777777" w:rsidR="00550DAE" w:rsidRPr="00410FCC" w:rsidRDefault="00550DAE" w:rsidP="00C047C0">
            <w:pPr>
              <w:spacing w:before="120" w:after="120" w:line="240" w:lineRule="exact"/>
              <w:ind w:left="-57"/>
              <w:rPr>
                <w:b/>
                <w:lang w:val="fr-FR"/>
              </w:rPr>
            </w:pPr>
          </w:p>
        </w:tc>
        <w:tc>
          <w:tcPr>
            <w:tcW w:w="3781" w:type="dxa"/>
            <w:gridSpan w:val="4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15" w:type="dxa"/>
              <w:left w:w="72" w:type="dxa"/>
              <w:bottom w:w="0" w:type="dxa"/>
              <w:right w:w="72" w:type="dxa"/>
            </w:tcMar>
            <w:vAlign w:val="center"/>
            <w:hideMark/>
          </w:tcPr>
          <w:p w14:paraId="35ACDE50" w14:textId="62E49688" w:rsidR="00550DAE" w:rsidRPr="00410FCC" w:rsidRDefault="00550DAE" w:rsidP="00C047C0">
            <w:pPr>
              <w:spacing w:before="120" w:after="120" w:line="240" w:lineRule="exact"/>
              <w:ind w:left="-57"/>
              <w:rPr>
                <w:b/>
                <w:lang w:val="fr-FR"/>
              </w:rPr>
            </w:pPr>
            <w:r w:rsidRPr="00410FCC">
              <w:rPr>
                <w:b/>
                <w:lang w:val="fr-FR"/>
              </w:rPr>
              <w:t>anti-SSA-patients vs</w:t>
            </w:r>
            <w:r w:rsidR="00535798">
              <w:rPr>
                <w:b/>
                <w:lang w:val="fr-FR"/>
              </w:rPr>
              <w:t>.</w:t>
            </w:r>
            <w:r w:rsidRPr="00410FCC">
              <w:rPr>
                <w:b/>
                <w:lang w:val="fr-FR"/>
              </w:rPr>
              <w:t xml:space="preserve"> </w:t>
            </w:r>
            <w:proofErr w:type="spellStart"/>
            <w:r w:rsidRPr="00410FCC">
              <w:rPr>
                <w:b/>
                <w:lang w:val="fr-FR"/>
              </w:rPr>
              <w:t>controls</w:t>
            </w:r>
            <w:proofErr w:type="spellEnd"/>
          </w:p>
        </w:tc>
      </w:tr>
      <w:tr w:rsidR="00550DAE" w:rsidRPr="00F14B79" w14:paraId="305666FC" w14:textId="77777777" w:rsidTr="0091743A">
        <w:trPr>
          <w:gridAfter w:val="2"/>
          <w:wAfter w:w="1679" w:type="dxa"/>
          <w:trHeight w:hRule="exact" w:val="1045"/>
        </w:trPr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72" w:type="dxa"/>
              <w:bottom w:w="0" w:type="dxa"/>
              <w:right w:w="72" w:type="dxa"/>
            </w:tcMar>
            <w:vAlign w:val="center"/>
            <w:hideMark/>
          </w:tcPr>
          <w:p w14:paraId="078B7343" w14:textId="77777777" w:rsidR="00550DAE" w:rsidRPr="00901456" w:rsidRDefault="00550DAE" w:rsidP="00C17EC8">
            <w:pPr>
              <w:ind w:left="-57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miRNAs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044CAB" w14:textId="01CD09DC" w:rsidR="00D05B3D" w:rsidRDefault="006B2B60" w:rsidP="00A91B7D">
            <w:pPr>
              <w:spacing w:before="80" w:after="60" w:line="240" w:lineRule="exact"/>
              <w:jc w:val="center"/>
            </w:pPr>
            <w:r>
              <w:t xml:space="preserve">fold </w:t>
            </w:r>
          </w:p>
          <w:p w14:paraId="78BB6955" w14:textId="48C4DB7D" w:rsidR="006B2B60" w:rsidRDefault="006B2B60" w:rsidP="00A91B7D">
            <w:pPr>
              <w:spacing w:before="80" w:after="60" w:line="240" w:lineRule="exact"/>
              <w:jc w:val="center"/>
            </w:pPr>
            <w:r>
              <w:t>change</w:t>
            </w:r>
          </w:p>
          <w:p w14:paraId="7D970847" w14:textId="5FFE1163" w:rsidR="00550DAE" w:rsidRDefault="00535798" w:rsidP="00A91B7D">
            <w:pPr>
              <w:spacing w:before="80" w:after="60" w:line="240" w:lineRule="exact"/>
              <w:jc w:val="center"/>
            </w:pPr>
            <w:r>
              <w:t xml:space="preserve"> in CD4 cells</w:t>
            </w:r>
          </w:p>
          <w:p w14:paraId="60C741B5" w14:textId="6BE2CBA6" w:rsidR="00550DAE" w:rsidRPr="00901456" w:rsidRDefault="00550DAE" w:rsidP="00A91B7D">
            <w:pPr>
              <w:ind w:left="-57"/>
              <w:jc w:val="center"/>
              <w:rPr>
                <w:sz w:val="20"/>
                <w:szCs w:val="20"/>
              </w:rPr>
            </w:pPr>
          </w:p>
        </w:tc>
        <w:tc>
          <w:tcPr>
            <w:tcW w:w="1843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15" w:type="dxa"/>
              <w:left w:w="72" w:type="dxa"/>
              <w:bottom w:w="0" w:type="dxa"/>
              <w:right w:w="72" w:type="dxa"/>
            </w:tcMar>
            <w:vAlign w:val="center"/>
            <w:hideMark/>
          </w:tcPr>
          <w:p w14:paraId="0BD17742" w14:textId="01818490" w:rsidR="00550DAE" w:rsidRPr="00901456" w:rsidRDefault="00550DAE" w:rsidP="00C17EC8">
            <w:pPr>
              <w:ind w:left="-57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p value</w:t>
            </w:r>
          </w:p>
        </w:tc>
        <w:tc>
          <w:tcPr>
            <w:tcW w:w="1559" w:type="dxa"/>
            <w:gridSpan w:val="3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72" w:type="dxa"/>
              <w:bottom w:w="0" w:type="dxa"/>
              <w:right w:w="72" w:type="dxa"/>
            </w:tcMar>
            <w:vAlign w:val="center"/>
            <w:hideMark/>
          </w:tcPr>
          <w:p w14:paraId="7DD8CF01" w14:textId="77777777" w:rsidR="00550DAE" w:rsidRPr="00901456" w:rsidRDefault="00550DAE" w:rsidP="00C17EC8">
            <w:pPr>
              <w:ind w:left="-57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miRNAs</w:t>
            </w:r>
          </w:p>
        </w:tc>
        <w:tc>
          <w:tcPr>
            <w:tcW w:w="1418" w:type="dxa"/>
            <w:tcBorders>
              <w:left w:val="nil"/>
              <w:bottom w:val="single" w:sz="8" w:space="0" w:color="000000"/>
              <w:right w:val="nil"/>
            </w:tcBorders>
          </w:tcPr>
          <w:p w14:paraId="74689D0C" w14:textId="77777777" w:rsidR="006B2B60" w:rsidRDefault="006B2B60" w:rsidP="006B2B60">
            <w:pPr>
              <w:spacing w:before="80" w:after="60" w:line="240" w:lineRule="exact"/>
              <w:jc w:val="center"/>
            </w:pPr>
            <w:r>
              <w:t xml:space="preserve">fold </w:t>
            </w:r>
          </w:p>
          <w:p w14:paraId="6C5DD9E8" w14:textId="77777777" w:rsidR="006B2B60" w:rsidRDefault="006B2B60" w:rsidP="006B2B60">
            <w:pPr>
              <w:spacing w:before="80" w:after="60" w:line="240" w:lineRule="exact"/>
              <w:jc w:val="center"/>
            </w:pPr>
            <w:r>
              <w:t>change</w:t>
            </w:r>
          </w:p>
          <w:p w14:paraId="5E5FF30F" w14:textId="344D2DB1" w:rsidR="00550DAE" w:rsidRDefault="00535798" w:rsidP="00801CD6">
            <w:pPr>
              <w:spacing w:before="80" w:after="60" w:line="240" w:lineRule="exact"/>
              <w:jc w:val="center"/>
            </w:pPr>
            <w:r>
              <w:t>in CD4 cells</w:t>
            </w:r>
          </w:p>
          <w:p w14:paraId="2A58CC4D" w14:textId="77777777" w:rsidR="00550DAE" w:rsidRPr="00901456" w:rsidRDefault="00550DAE" w:rsidP="00801CD6">
            <w:pPr>
              <w:ind w:left="-57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72" w:type="dxa"/>
              <w:bottom w:w="0" w:type="dxa"/>
              <w:right w:w="72" w:type="dxa"/>
            </w:tcMar>
            <w:vAlign w:val="center"/>
            <w:hideMark/>
          </w:tcPr>
          <w:p w14:paraId="018A43C4" w14:textId="2D72DB6E" w:rsidR="00550DAE" w:rsidRPr="00901456" w:rsidRDefault="00550DAE" w:rsidP="00122862">
            <w:pPr>
              <w:ind w:left="-57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p value</w:t>
            </w:r>
          </w:p>
        </w:tc>
      </w:tr>
      <w:tr w:rsidR="00034759" w:rsidRPr="0070330E" w14:paraId="4685E06B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7DB98E89" w14:textId="77777777" w:rsidR="00034759" w:rsidRPr="00A77F1D" w:rsidRDefault="00034759" w:rsidP="00EE1809">
            <w:pPr>
              <w:rPr>
                <w:b/>
                <w:sz w:val="20"/>
                <w:szCs w:val="20"/>
              </w:rPr>
            </w:pPr>
            <w:r w:rsidRPr="00A77F1D">
              <w:rPr>
                <w:b/>
                <w:sz w:val="20"/>
                <w:szCs w:val="20"/>
              </w:rPr>
              <w:t>hsa-let-7d-3p</w:t>
            </w:r>
          </w:p>
        </w:tc>
        <w:tc>
          <w:tcPr>
            <w:tcW w:w="1417" w:type="dxa"/>
            <w:vAlign w:val="bottom"/>
          </w:tcPr>
          <w:p w14:paraId="7ED7594C" w14:textId="4FA9FA4F" w:rsidR="00034759" w:rsidRDefault="00034759" w:rsidP="00EE1809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2.20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529E23EE" w14:textId="57309BD7" w:rsidR="00034759" w:rsidRPr="00410FCC" w:rsidRDefault="00034759" w:rsidP="00EE180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1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</w:t>
            </w:r>
            <w:r>
              <w:rPr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559" w:type="dxa"/>
            <w:gridSpan w:val="3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7D530F6" w14:textId="77777777" w:rsidR="00034759" w:rsidRPr="00A77F1D" w:rsidRDefault="00034759" w:rsidP="00EE1809">
            <w:pPr>
              <w:rPr>
                <w:b/>
                <w:sz w:val="20"/>
                <w:szCs w:val="20"/>
              </w:rPr>
            </w:pPr>
            <w:r w:rsidRPr="00A77F1D">
              <w:rPr>
                <w:b/>
                <w:sz w:val="20"/>
                <w:szCs w:val="20"/>
              </w:rPr>
              <w:t>hsa-let-7d-3p</w:t>
            </w:r>
          </w:p>
        </w:tc>
        <w:tc>
          <w:tcPr>
            <w:tcW w:w="1418" w:type="dxa"/>
            <w:vAlign w:val="bottom"/>
          </w:tcPr>
          <w:p w14:paraId="108D4896" w14:textId="4A0A3513" w:rsidR="00034759" w:rsidRPr="00410FCC" w:rsidRDefault="00034759" w:rsidP="00034759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3.10</w:t>
            </w:r>
          </w:p>
        </w:tc>
        <w:tc>
          <w:tcPr>
            <w:tcW w:w="85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8C41C7D" w14:textId="2BA26870" w:rsidR="00034759" w:rsidRPr="00410FCC" w:rsidRDefault="00034759" w:rsidP="00EE1809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2.14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</w:t>
            </w:r>
            <w:r>
              <w:rPr>
                <w:sz w:val="20"/>
                <w:szCs w:val="20"/>
                <w:vertAlign w:val="superscript"/>
              </w:rPr>
              <w:t>6</w:t>
            </w:r>
          </w:p>
        </w:tc>
      </w:tr>
      <w:tr w:rsidR="000A27B0" w:rsidRPr="0070330E" w14:paraId="20C79656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8FF5020" w14:textId="77777777" w:rsidR="000A27B0" w:rsidRPr="00410FCC" w:rsidRDefault="000A27B0" w:rsidP="000A27B0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26a-5p</w:t>
            </w:r>
          </w:p>
        </w:tc>
        <w:tc>
          <w:tcPr>
            <w:tcW w:w="1417" w:type="dxa"/>
            <w:vAlign w:val="bottom"/>
          </w:tcPr>
          <w:p w14:paraId="0E02240A" w14:textId="67F94226" w:rsidR="000A27B0" w:rsidRPr="00410FCC" w:rsidRDefault="000A27B0" w:rsidP="000A27B0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3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5B19AA5" w14:textId="2689C2C7" w:rsidR="000A27B0" w:rsidRPr="00410FCC" w:rsidRDefault="000A27B0" w:rsidP="000A27B0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1.79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59865633" w14:textId="6069D674" w:rsidR="000A27B0" w:rsidRPr="00A77F1D" w:rsidRDefault="000A27B0" w:rsidP="000A27B0">
            <w:pPr>
              <w:rPr>
                <w:b/>
                <w:sz w:val="20"/>
                <w:szCs w:val="20"/>
              </w:rPr>
            </w:pPr>
          </w:p>
        </w:tc>
        <w:tc>
          <w:tcPr>
            <w:tcW w:w="1418" w:type="dxa"/>
            <w:vAlign w:val="bottom"/>
          </w:tcPr>
          <w:p w14:paraId="37A27B66" w14:textId="7CBC5730" w:rsidR="000A27B0" w:rsidRDefault="000A27B0" w:rsidP="000A27B0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11A5CD74" w14:textId="4D95892D" w:rsidR="000A27B0" w:rsidRPr="00410FCC" w:rsidRDefault="000A27B0" w:rsidP="000A27B0">
            <w:pPr>
              <w:rPr>
                <w:sz w:val="20"/>
                <w:szCs w:val="20"/>
              </w:rPr>
            </w:pPr>
          </w:p>
        </w:tc>
      </w:tr>
      <w:tr w:rsidR="00A52921" w:rsidRPr="0070330E" w14:paraId="715FF0A4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23DF27C0" w14:textId="77777777" w:rsidR="00A52921" w:rsidRPr="00AD3128" w:rsidRDefault="00A52921" w:rsidP="00A52921">
            <w:pPr>
              <w:rPr>
                <w:b/>
                <w:sz w:val="20"/>
                <w:szCs w:val="20"/>
              </w:rPr>
            </w:pPr>
            <w:r w:rsidRPr="00AD3128">
              <w:rPr>
                <w:b/>
                <w:sz w:val="20"/>
                <w:szCs w:val="20"/>
              </w:rPr>
              <w:t>hsa-miR-378a-3p</w:t>
            </w:r>
          </w:p>
        </w:tc>
        <w:tc>
          <w:tcPr>
            <w:tcW w:w="1417" w:type="dxa"/>
            <w:vAlign w:val="bottom"/>
          </w:tcPr>
          <w:p w14:paraId="795602A1" w14:textId="5A89D7FF" w:rsidR="00A52921" w:rsidRPr="00410FCC" w:rsidRDefault="00A52921" w:rsidP="00A52921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4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4304C7AB" w14:textId="032D3BA6" w:rsidR="00A52921" w:rsidRPr="00410FCC" w:rsidRDefault="00A52921" w:rsidP="00A52921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7.07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296CB993" w14:textId="1E51D7F3" w:rsidR="00A52921" w:rsidRPr="00A77F1D" w:rsidRDefault="00A52921" w:rsidP="00A52921">
            <w:pPr>
              <w:rPr>
                <w:b/>
                <w:sz w:val="20"/>
                <w:szCs w:val="20"/>
              </w:rPr>
            </w:pPr>
            <w:r w:rsidRPr="00AD3128">
              <w:rPr>
                <w:b/>
                <w:sz w:val="20"/>
                <w:szCs w:val="20"/>
              </w:rPr>
              <w:t>hsa-miR-378a-3p</w:t>
            </w:r>
          </w:p>
        </w:tc>
        <w:tc>
          <w:tcPr>
            <w:tcW w:w="1418" w:type="dxa"/>
            <w:vAlign w:val="bottom"/>
          </w:tcPr>
          <w:p w14:paraId="0B677DC3" w14:textId="44D64EDB" w:rsidR="00A52921" w:rsidRDefault="00A52921" w:rsidP="00A52921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2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4B17F6B2" w14:textId="6C9C0FA2" w:rsidR="00A52921" w:rsidRPr="00410FCC" w:rsidRDefault="00A52921" w:rsidP="00A52921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45</w:t>
            </w:r>
          </w:p>
        </w:tc>
      </w:tr>
      <w:tr w:rsidR="00A52921" w:rsidRPr="0070330E" w14:paraId="205B5318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089FA597" w14:textId="77777777" w:rsidR="00A52921" w:rsidRPr="00A77F1D" w:rsidRDefault="00A52921" w:rsidP="00A52921">
            <w:pPr>
              <w:rPr>
                <w:b/>
                <w:sz w:val="20"/>
                <w:szCs w:val="20"/>
              </w:rPr>
            </w:pPr>
            <w:r w:rsidRPr="00A77F1D">
              <w:rPr>
                <w:b/>
                <w:sz w:val="20"/>
                <w:szCs w:val="20"/>
              </w:rPr>
              <w:t>hsa-miR-28-5p</w:t>
            </w:r>
          </w:p>
        </w:tc>
        <w:tc>
          <w:tcPr>
            <w:tcW w:w="1417" w:type="dxa"/>
            <w:vAlign w:val="bottom"/>
          </w:tcPr>
          <w:p w14:paraId="3915A734" w14:textId="5A0DCE82" w:rsidR="00A52921" w:rsidRPr="00410FCC" w:rsidRDefault="00A52921" w:rsidP="00A52921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3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FA03572" w14:textId="73AFC496" w:rsidR="00A52921" w:rsidRPr="00410FCC" w:rsidRDefault="00A52921" w:rsidP="00A52921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7.34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702F3AF7" w14:textId="20E59D7F" w:rsidR="00A52921" w:rsidRPr="00410FCC" w:rsidRDefault="00A52921" w:rsidP="00A52921">
            <w:pPr>
              <w:rPr>
                <w:sz w:val="20"/>
                <w:szCs w:val="20"/>
              </w:rPr>
            </w:pPr>
            <w:r w:rsidRPr="00A77F1D">
              <w:rPr>
                <w:b/>
                <w:sz w:val="20"/>
                <w:szCs w:val="20"/>
              </w:rPr>
              <w:t>hsa-miR-28-5p</w:t>
            </w:r>
          </w:p>
        </w:tc>
        <w:tc>
          <w:tcPr>
            <w:tcW w:w="1418" w:type="dxa"/>
            <w:vAlign w:val="bottom"/>
          </w:tcPr>
          <w:p w14:paraId="50A0D933" w14:textId="23D7D6E6" w:rsidR="00A52921" w:rsidRDefault="00A52921" w:rsidP="00A52921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4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5EF60CF1" w14:textId="2A5BED27" w:rsidR="00A52921" w:rsidRPr="00410FCC" w:rsidRDefault="00A52921" w:rsidP="00A5292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2</w:t>
            </w:r>
          </w:p>
        </w:tc>
      </w:tr>
      <w:tr w:rsidR="00096395" w:rsidRPr="0070330E" w14:paraId="53848CF5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A8F7584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30c-5p</w:t>
            </w:r>
          </w:p>
        </w:tc>
        <w:tc>
          <w:tcPr>
            <w:tcW w:w="1417" w:type="dxa"/>
            <w:vAlign w:val="bottom"/>
          </w:tcPr>
          <w:p w14:paraId="6723A36F" w14:textId="5AB218D6" w:rsidR="00096395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1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C9C32D4" w14:textId="0EBC4159" w:rsidR="00096395" w:rsidRPr="00410FCC" w:rsidRDefault="00096395" w:rsidP="0009639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2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2F56BBBE" w14:textId="4F87AC4C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181c-5p</w:t>
            </w:r>
          </w:p>
        </w:tc>
        <w:tc>
          <w:tcPr>
            <w:tcW w:w="1418" w:type="dxa"/>
            <w:vAlign w:val="bottom"/>
          </w:tcPr>
          <w:p w14:paraId="7501A950" w14:textId="22E9B6FA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2D6D41DD" w14:textId="7B1D66B7" w:rsidR="00096395" w:rsidRPr="00410FCC" w:rsidRDefault="00096395" w:rsidP="0009639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4</w:t>
            </w:r>
          </w:p>
        </w:tc>
      </w:tr>
      <w:tr w:rsidR="00096395" w:rsidRPr="0070330E" w14:paraId="34D306D4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F206C65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23b-3p</w:t>
            </w:r>
          </w:p>
        </w:tc>
        <w:tc>
          <w:tcPr>
            <w:tcW w:w="1417" w:type="dxa"/>
            <w:vAlign w:val="bottom"/>
          </w:tcPr>
          <w:p w14:paraId="4009BB52" w14:textId="42AC1138" w:rsidR="00096395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3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39EB2CEB" w14:textId="5D41CAB0" w:rsidR="00096395" w:rsidRPr="00410FCC" w:rsidRDefault="00096395" w:rsidP="0009639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6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0E26FF21" w14:textId="3C0AB995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874</w:t>
            </w:r>
          </w:p>
        </w:tc>
        <w:tc>
          <w:tcPr>
            <w:tcW w:w="1418" w:type="dxa"/>
            <w:vAlign w:val="bottom"/>
          </w:tcPr>
          <w:p w14:paraId="56DA2750" w14:textId="027E6957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2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09163A9B" w14:textId="469BEAC6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16</w:t>
            </w:r>
          </w:p>
        </w:tc>
      </w:tr>
      <w:tr w:rsidR="00096395" w:rsidRPr="0070330E" w14:paraId="31B4EF4B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EB9C789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let-7e-5p</w:t>
            </w:r>
          </w:p>
        </w:tc>
        <w:tc>
          <w:tcPr>
            <w:tcW w:w="1417" w:type="dxa"/>
            <w:vAlign w:val="bottom"/>
          </w:tcPr>
          <w:p w14:paraId="2BA6EB17" w14:textId="506BBB95" w:rsidR="00096395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4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5828A869" w14:textId="50641C85" w:rsidR="00096395" w:rsidRPr="00410FCC" w:rsidRDefault="00096395" w:rsidP="0009639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6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2AD1B596" w14:textId="668A824D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140-5p</w:t>
            </w:r>
          </w:p>
        </w:tc>
        <w:tc>
          <w:tcPr>
            <w:tcW w:w="1418" w:type="dxa"/>
            <w:vAlign w:val="bottom"/>
          </w:tcPr>
          <w:p w14:paraId="7D295FC8" w14:textId="6AB5A2AE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1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4A30157B" w14:textId="552EDDD4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19</w:t>
            </w:r>
          </w:p>
        </w:tc>
      </w:tr>
      <w:tr w:rsidR="00096395" w:rsidRPr="0070330E" w14:paraId="432F8DBA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054CE166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30b-5p</w:t>
            </w:r>
          </w:p>
        </w:tc>
        <w:tc>
          <w:tcPr>
            <w:tcW w:w="1417" w:type="dxa"/>
            <w:vAlign w:val="bottom"/>
          </w:tcPr>
          <w:p w14:paraId="30BBBB83" w14:textId="571C799F" w:rsidR="00096395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2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716FAEAA" w14:textId="3D95A3DA" w:rsidR="00096395" w:rsidRPr="00410FCC" w:rsidRDefault="00096395" w:rsidP="0009639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7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648C9AD4" w14:textId="0200E815" w:rsidR="00096395" w:rsidRPr="00961AA4" w:rsidRDefault="00096395" w:rsidP="00096395">
            <w:pPr>
              <w:rPr>
                <w:b/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155-5p</w:t>
            </w:r>
          </w:p>
        </w:tc>
        <w:tc>
          <w:tcPr>
            <w:tcW w:w="1418" w:type="dxa"/>
            <w:vAlign w:val="bottom"/>
          </w:tcPr>
          <w:p w14:paraId="0E40C130" w14:textId="77D42DD7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3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011CA697" w14:textId="21EF8480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22</w:t>
            </w:r>
          </w:p>
        </w:tc>
      </w:tr>
      <w:tr w:rsidR="00096395" w:rsidRPr="0070330E" w14:paraId="2933B973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25CEC1F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598</w:t>
            </w:r>
          </w:p>
        </w:tc>
        <w:tc>
          <w:tcPr>
            <w:tcW w:w="1417" w:type="dxa"/>
            <w:vAlign w:val="bottom"/>
          </w:tcPr>
          <w:p w14:paraId="26D7EFB5" w14:textId="1E20E2D2" w:rsidR="00096395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4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1DB0E26" w14:textId="2D1557D9" w:rsidR="00096395" w:rsidRPr="00410FCC" w:rsidRDefault="00096395" w:rsidP="0009639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8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1BBA73B7" w14:textId="7CBAE269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665</w:t>
            </w:r>
          </w:p>
        </w:tc>
        <w:tc>
          <w:tcPr>
            <w:tcW w:w="1418" w:type="dxa"/>
            <w:vAlign w:val="bottom"/>
          </w:tcPr>
          <w:p w14:paraId="66B83B98" w14:textId="288CD407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6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5AF5F7E4" w14:textId="3DAECA03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39</w:t>
            </w:r>
          </w:p>
        </w:tc>
      </w:tr>
      <w:tr w:rsidR="00096395" w:rsidRPr="0070330E" w14:paraId="3B1B2906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405E3F87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140-3p</w:t>
            </w:r>
          </w:p>
        </w:tc>
        <w:tc>
          <w:tcPr>
            <w:tcW w:w="1417" w:type="dxa"/>
            <w:vAlign w:val="bottom"/>
          </w:tcPr>
          <w:p w14:paraId="217A8D77" w14:textId="05318FF5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1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7AB7F435" w14:textId="4513BE5B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12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7E20911B" w14:textId="7588BB24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let-7g-5p</w:t>
            </w:r>
          </w:p>
        </w:tc>
        <w:tc>
          <w:tcPr>
            <w:tcW w:w="1418" w:type="dxa"/>
            <w:vAlign w:val="bottom"/>
          </w:tcPr>
          <w:p w14:paraId="75F57DBD" w14:textId="19803D0E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1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426BC2C0" w14:textId="67B307FE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29</w:t>
            </w:r>
          </w:p>
        </w:tc>
      </w:tr>
      <w:tr w:rsidR="00096395" w:rsidRPr="0070330E" w14:paraId="7A296099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C01ACE4" w14:textId="77777777" w:rsidR="00096395" w:rsidRPr="00A77F1D" w:rsidRDefault="00096395" w:rsidP="00096395">
            <w:pPr>
              <w:rPr>
                <w:b/>
                <w:sz w:val="20"/>
                <w:szCs w:val="20"/>
              </w:rPr>
            </w:pPr>
            <w:r w:rsidRPr="00A77F1D">
              <w:rPr>
                <w:b/>
                <w:sz w:val="20"/>
                <w:szCs w:val="20"/>
              </w:rPr>
              <w:t>hsa-miR-425-3p</w:t>
            </w:r>
          </w:p>
        </w:tc>
        <w:tc>
          <w:tcPr>
            <w:tcW w:w="1417" w:type="dxa"/>
            <w:vAlign w:val="bottom"/>
          </w:tcPr>
          <w:p w14:paraId="760B740A" w14:textId="2DFA6178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3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075254EA" w14:textId="7591D0FD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13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7C903D51" w14:textId="604E6AFF" w:rsidR="00096395" w:rsidRPr="00410FCC" w:rsidRDefault="00096395" w:rsidP="00096395">
            <w:pPr>
              <w:rPr>
                <w:sz w:val="20"/>
                <w:szCs w:val="20"/>
              </w:rPr>
            </w:pPr>
            <w:r w:rsidRPr="00A77F1D">
              <w:rPr>
                <w:b/>
                <w:sz w:val="20"/>
                <w:szCs w:val="20"/>
              </w:rPr>
              <w:t>hsa-miR-425-3p</w:t>
            </w:r>
          </w:p>
        </w:tc>
        <w:tc>
          <w:tcPr>
            <w:tcW w:w="1418" w:type="dxa"/>
            <w:vAlign w:val="bottom"/>
          </w:tcPr>
          <w:p w14:paraId="39847DAF" w14:textId="3B6BADD3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3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448D41FD" w14:textId="2CF854CA" w:rsidR="00096395" w:rsidRPr="00410FCC" w:rsidRDefault="00096395" w:rsidP="0009639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096395" w:rsidRPr="0070330E" w14:paraId="4A6B00F1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206BB7AF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505-3p</w:t>
            </w:r>
          </w:p>
        </w:tc>
        <w:tc>
          <w:tcPr>
            <w:tcW w:w="1417" w:type="dxa"/>
            <w:vAlign w:val="bottom"/>
          </w:tcPr>
          <w:p w14:paraId="46601551" w14:textId="57E3435F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5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5F726FD7" w14:textId="306FA6D5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14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44397EF2" w14:textId="59DDB3C8" w:rsidR="00096395" w:rsidRPr="00AD3128" w:rsidRDefault="00096395" w:rsidP="00096395">
            <w:pPr>
              <w:rPr>
                <w:b/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296-5p</w:t>
            </w:r>
          </w:p>
        </w:tc>
        <w:tc>
          <w:tcPr>
            <w:tcW w:w="1418" w:type="dxa"/>
            <w:vAlign w:val="bottom"/>
          </w:tcPr>
          <w:p w14:paraId="0269D4EF" w14:textId="2946D454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6CC7DCB5" w14:textId="1D4C57BC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35</w:t>
            </w:r>
          </w:p>
        </w:tc>
      </w:tr>
      <w:tr w:rsidR="00096395" w:rsidRPr="0070330E" w14:paraId="220B8794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060FFAB1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23a-3p</w:t>
            </w:r>
          </w:p>
        </w:tc>
        <w:tc>
          <w:tcPr>
            <w:tcW w:w="1417" w:type="dxa"/>
            <w:vAlign w:val="bottom"/>
          </w:tcPr>
          <w:p w14:paraId="03EF90C9" w14:textId="4A7B4C92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3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2E110350" w14:textId="6F1E9964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17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5DB8D194" w14:textId="1E5641F4" w:rsidR="00096395" w:rsidRPr="00AD3128" w:rsidRDefault="00096395" w:rsidP="00096395">
            <w:pPr>
              <w:rPr>
                <w:b/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31-5p</w:t>
            </w:r>
          </w:p>
        </w:tc>
        <w:tc>
          <w:tcPr>
            <w:tcW w:w="1418" w:type="dxa"/>
            <w:vAlign w:val="bottom"/>
          </w:tcPr>
          <w:p w14:paraId="5FDDBB50" w14:textId="6E2CFCD6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3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164CF97A" w14:textId="4EEC9DB8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46</w:t>
            </w:r>
          </w:p>
        </w:tc>
      </w:tr>
      <w:tr w:rsidR="00096395" w:rsidRPr="0070330E" w14:paraId="38E0A56C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2F5CEC78" w14:textId="77777777" w:rsidR="00096395" w:rsidRPr="00961AA4" w:rsidRDefault="00096395" w:rsidP="00096395">
            <w:pPr>
              <w:rPr>
                <w:b/>
                <w:sz w:val="20"/>
                <w:szCs w:val="20"/>
              </w:rPr>
            </w:pPr>
            <w:r w:rsidRPr="00961AA4">
              <w:rPr>
                <w:b/>
                <w:sz w:val="20"/>
                <w:szCs w:val="20"/>
              </w:rPr>
              <w:t>hsa-miR-486-5p</w:t>
            </w:r>
          </w:p>
        </w:tc>
        <w:tc>
          <w:tcPr>
            <w:tcW w:w="1417" w:type="dxa"/>
            <w:vAlign w:val="bottom"/>
          </w:tcPr>
          <w:p w14:paraId="3919F59F" w14:textId="06D7FDB8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5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AE877CF" w14:textId="18922173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18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63490D39" w14:textId="1DD23526" w:rsidR="00096395" w:rsidRPr="00410FCC" w:rsidRDefault="00096395" w:rsidP="00096395">
            <w:pPr>
              <w:rPr>
                <w:sz w:val="20"/>
                <w:szCs w:val="20"/>
              </w:rPr>
            </w:pPr>
            <w:r w:rsidRPr="00961AA4">
              <w:rPr>
                <w:b/>
                <w:sz w:val="20"/>
                <w:szCs w:val="20"/>
              </w:rPr>
              <w:t>hsa-miR-486-5p</w:t>
            </w:r>
          </w:p>
        </w:tc>
        <w:tc>
          <w:tcPr>
            <w:tcW w:w="1418" w:type="dxa"/>
            <w:vAlign w:val="bottom"/>
          </w:tcPr>
          <w:p w14:paraId="218A304C" w14:textId="244DC6F4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048D396C" w14:textId="56D63171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24</w:t>
            </w:r>
          </w:p>
        </w:tc>
      </w:tr>
      <w:tr w:rsidR="00096395" w:rsidRPr="0070330E" w14:paraId="097FE461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D36FB20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27b-3p</w:t>
            </w:r>
          </w:p>
        </w:tc>
        <w:tc>
          <w:tcPr>
            <w:tcW w:w="1417" w:type="dxa"/>
            <w:vAlign w:val="bottom"/>
          </w:tcPr>
          <w:p w14:paraId="307BBD3E" w14:textId="34CDF297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3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14CBAC3" w14:textId="33F09B1F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23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57A5B743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95</w:t>
            </w:r>
          </w:p>
        </w:tc>
        <w:tc>
          <w:tcPr>
            <w:tcW w:w="1418" w:type="dxa"/>
            <w:vAlign w:val="bottom"/>
          </w:tcPr>
          <w:p w14:paraId="33C50AA9" w14:textId="79703198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3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0B7458D0" w14:textId="4D6B9878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46</w:t>
            </w:r>
          </w:p>
        </w:tc>
      </w:tr>
      <w:tr w:rsidR="00096395" w:rsidRPr="0070330E" w14:paraId="148DA65A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0A69154A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374a-5p</w:t>
            </w:r>
          </w:p>
        </w:tc>
        <w:tc>
          <w:tcPr>
            <w:tcW w:w="1417" w:type="dxa"/>
            <w:vAlign w:val="bottom"/>
          </w:tcPr>
          <w:p w14:paraId="29B57FE4" w14:textId="269BA73A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2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7C626643" w14:textId="1617CA38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28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65FA02E3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22-3p</w:t>
            </w:r>
          </w:p>
        </w:tc>
        <w:tc>
          <w:tcPr>
            <w:tcW w:w="1418" w:type="dxa"/>
            <w:vAlign w:val="bottom"/>
          </w:tcPr>
          <w:p w14:paraId="371ABE13" w14:textId="03C9FAE6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4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434DA3B1" w14:textId="2936D1C8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49</w:t>
            </w:r>
          </w:p>
        </w:tc>
      </w:tr>
      <w:tr w:rsidR="00096395" w:rsidRPr="0070330E" w14:paraId="27013F36" w14:textId="77777777" w:rsidTr="0091743A">
        <w:trPr>
          <w:gridAfter w:val="2"/>
          <w:wAfter w:w="1679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19339780" w14:textId="77777777" w:rsidR="00096395" w:rsidRPr="00AD3128" w:rsidRDefault="00096395" w:rsidP="00096395">
            <w:pPr>
              <w:rPr>
                <w:b/>
                <w:sz w:val="20"/>
                <w:szCs w:val="20"/>
              </w:rPr>
            </w:pPr>
            <w:r w:rsidRPr="00AD3128">
              <w:rPr>
                <w:b/>
                <w:sz w:val="20"/>
                <w:szCs w:val="20"/>
              </w:rPr>
              <w:t>hsa-miR-31-3p</w:t>
            </w:r>
          </w:p>
        </w:tc>
        <w:tc>
          <w:tcPr>
            <w:tcW w:w="1417" w:type="dxa"/>
            <w:vAlign w:val="bottom"/>
          </w:tcPr>
          <w:p w14:paraId="7236BDE6" w14:textId="7840EBB8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3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6B47C3F1" w14:textId="32F8147D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31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3B34E877" w14:textId="644DBB28" w:rsidR="00096395" w:rsidRPr="00410FCC" w:rsidRDefault="00096395" w:rsidP="00096395">
            <w:pPr>
              <w:rPr>
                <w:sz w:val="20"/>
                <w:szCs w:val="20"/>
              </w:rPr>
            </w:pPr>
            <w:r w:rsidRPr="00AD3128">
              <w:rPr>
                <w:b/>
                <w:sz w:val="20"/>
                <w:szCs w:val="20"/>
              </w:rPr>
              <w:t>hsa-miR-31-3p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BCCEAC" w14:textId="1511DFA6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-1.5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77C6F711" w14:textId="69BDAF48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39</w:t>
            </w:r>
          </w:p>
        </w:tc>
      </w:tr>
      <w:tr w:rsidR="00096395" w:rsidRPr="00F14B79" w14:paraId="15EBE5D8" w14:textId="77777777" w:rsidTr="0091743A">
        <w:trPr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75E2D427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let-7i-5p</w:t>
            </w:r>
          </w:p>
        </w:tc>
        <w:tc>
          <w:tcPr>
            <w:tcW w:w="1417" w:type="dxa"/>
            <w:vAlign w:val="bottom"/>
          </w:tcPr>
          <w:p w14:paraId="1DA4661C" w14:textId="1BC774CF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19F1DEB2" w14:textId="39200D20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38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EF91652" w14:textId="77777777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9A6C25E" w14:textId="77777777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4DA48D0" w14:textId="5A513D3A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16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25284BAD" w14:textId="77777777" w:rsidR="00096395" w:rsidRPr="00F14B79" w:rsidRDefault="00096395" w:rsidP="00096395"/>
        </w:tc>
      </w:tr>
      <w:tr w:rsidR="00096395" w:rsidRPr="00F14B79" w14:paraId="737B94C9" w14:textId="77777777" w:rsidTr="0091743A">
        <w:trPr>
          <w:gridAfter w:val="1"/>
          <w:wAfter w:w="1631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15DD5993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107</w:t>
            </w:r>
          </w:p>
        </w:tc>
        <w:tc>
          <w:tcPr>
            <w:tcW w:w="1417" w:type="dxa"/>
            <w:vAlign w:val="bottom"/>
          </w:tcPr>
          <w:p w14:paraId="3377C428" w14:textId="256EC753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2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67C22887" w14:textId="46EDFFB6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42</w:t>
            </w:r>
          </w:p>
        </w:tc>
        <w:tc>
          <w:tcPr>
            <w:tcW w:w="15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E99B1DD" w14:textId="77777777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146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777A8C9" w14:textId="77777777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09493791" w14:textId="0D7B8A5C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58E565B4" w14:textId="77777777" w:rsidR="00096395" w:rsidRPr="00F14B79" w:rsidRDefault="00096395" w:rsidP="00096395"/>
        </w:tc>
      </w:tr>
      <w:tr w:rsidR="00096395" w:rsidRPr="00F14B79" w14:paraId="4C849B83" w14:textId="77777777" w:rsidTr="0091743A">
        <w:trPr>
          <w:gridAfter w:val="1"/>
          <w:wAfter w:w="1631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6707E086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330-3p</w:t>
            </w:r>
          </w:p>
        </w:tc>
        <w:tc>
          <w:tcPr>
            <w:tcW w:w="1417" w:type="dxa"/>
            <w:vAlign w:val="bottom"/>
          </w:tcPr>
          <w:p w14:paraId="4BFD1E7D" w14:textId="2CD9954D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4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343D581C" w14:textId="14AD009C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42</w:t>
            </w:r>
          </w:p>
        </w:tc>
        <w:tc>
          <w:tcPr>
            <w:tcW w:w="15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306A0570" w14:textId="77777777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146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AF8B707" w14:textId="77777777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E5F564D" w14:textId="24931E28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5A7EC627" w14:textId="77777777" w:rsidR="00096395" w:rsidRPr="00F14B79" w:rsidRDefault="00096395" w:rsidP="00096395"/>
        </w:tc>
      </w:tr>
      <w:tr w:rsidR="00096395" w:rsidRPr="00F14B79" w14:paraId="46F53F2C" w14:textId="77777777" w:rsidTr="0091743A">
        <w:trPr>
          <w:gridAfter w:val="1"/>
          <w:wAfter w:w="1631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164EC629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146a-5p</w:t>
            </w:r>
          </w:p>
        </w:tc>
        <w:tc>
          <w:tcPr>
            <w:tcW w:w="1417" w:type="dxa"/>
            <w:vAlign w:val="bottom"/>
          </w:tcPr>
          <w:p w14:paraId="0FB881A0" w14:textId="41B0B224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33</w:t>
            </w:r>
          </w:p>
        </w:tc>
        <w:tc>
          <w:tcPr>
            <w:tcW w:w="1843" w:type="dxa"/>
            <w:tcBorders>
              <w:top w:val="nil"/>
              <w:lef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6714D701" w14:textId="488775A1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44</w:t>
            </w:r>
          </w:p>
        </w:tc>
        <w:tc>
          <w:tcPr>
            <w:tcW w:w="151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25891F7A" w14:textId="77777777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1464" w:type="dxa"/>
            <w:gridSpan w:val="2"/>
            <w:tcBorders>
              <w:top w:val="nil"/>
              <w:left w:val="nil"/>
              <w:right w:val="nil"/>
            </w:tcBorders>
          </w:tcPr>
          <w:p w14:paraId="749A9F2D" w14:textId="77777777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18894432" w14:textId="729260DB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48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509E078" w14:textId="77777777" w:rsidR="00096395" w:rsidRPr="00F14B79" w:rsidRDefault="00096395" w:rsidP="00096395"/>
        </w:tc>
      </w:tr>
      <w:tr w:rsidR="00096395" w:rsidRPr="00F14B79" w14:paraId="0C64042B" w14:textId="77777777" w:rsidTr="0091743A">
        <w:trPr>
          <w:gridAfter w:val="1"/>
          <w:wAfter w:w="1631" w:type="dxa"/>
          <w:trHeight w:hRule="exact" w:val="603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4985642F" w14:textId="77777777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hsa-miR-484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bottom"/>
          </w:tcPr>
          <w:p w14:paraId="378124A5" w14:textId="4293207E" w:rsidR="00096395" w:rsidRPr="00410FCC" w:rsidRDefault="00096395" w:rsidP="00096395">
            <w:pPr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.3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</w:tcPr>
          <w:p w14:paraId="1D6139D1" w14:textId="34518C53" w:rsidR="00096395" w:rsidRPr="00410FCC" w:rsidRDefault="00096395" w:rsidP="00096395">
            <w:pPr>
              <w:rPr>
                <w:sz w:val="20"/>
                <w:szCs w:val="20"/>
              </w:rPr>
            </w:pPr>
            <w:r w:rsidRPr="00410FCC">
              <w:rPr>
                <w:sz w:val="20"/>
                <w:szCs w:val="20"/>
              </w:rPr>
              <w:t>0.047</w:t>
            </w:r>
          </w:p>
        </w:tc>
        <w:tc>
          <w:tcPr>
            <w:tcW w:w="151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35F3B921" w14:textId="77777777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146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D0610B" w14:textId="77777777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211F549" w14:textId="6AD977A8" w:rsidR="00096395" w:rsidRPr="00410FCC" w:rsidRDefault="00096395" w:rsidP="00096395">
            <w:pPr>
              <w:rPr>
                <w:sz w:val="20"/>
                <w:szCs w:val="20"/>
              </w:rPr>
            </w:pPr>
          </w:p>
        </w:tc>
        <w:tc>
          <w:tcPr>
            <w:tcW w:w="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14:paraId="65FBEA9A" w14:textId="77777777" w:rsidR="00096395" w:rsidRPr="00F14B79" w:rsidRDefault="00096395" w:rsidP="00096395"/>
        </w:tc>
      </w:tr>
    </w:tbl>
    <w:p w14:paraId="125C4187" w14:textId="77777777" w:rsidR="00904467" w:rsidRDefault="00904467" w:rsidP="002376B8">
      <w:pPr>
        <w:rPr>
          <w:b/>
        </w:rPr>
      </w:pPr>
    </w:p>
    <w:p w14:paraId="69F77CCF" w14:textId="77777777" w:rsidR="00282787" w:rsidRPr="00416195" w:rsidRDefault="009B33F9" w:rsidP="00282787">
      <w:pPr>
        <w:spacing w:line="360" w:lineRule="auto"/>
        <w:jc w:val="both"/>
      </w:pPr>
      <w:proofErr w:type="gramStart"/>
      <w:r w:rsidRPr="00403591">
        <w:rPr>
          <w:b/>
        </w:rPr>
        <w:t xml:space="preserve">Supplementary Table </w:t>
      </w:r>
      <w:r w:rsidR="00351C18">
        <w:rPr>
          <w:b/>
        </w:rPr>
        <w:t>3</w:t>
      </w:r>
      <w:r w:rsidRPr="00403591">
        <w:rPr>
          <w:b/>
        </w:rPr>
        <w:t>.</w:t>
      </w:r>
      <w:proofErr w:type="gramEnd"/>
      <w:r w:rsidRPr="00416195">
        <w:t xml:space="preserve"> Differentially expressed miRNAs with </w:t>
      </w:r>
      <w:r w:rsidR="009956D3">
        <w:t>a p-</w:t>
      </w:r>
      <w:r w:rsidRPr="00416195">
        <w:t xml:space="preserve">value </w:t>
      </w:r>
      <w:r w:rsidR="009956D3">
        <w:t>&lt;</w:t>
      </w:r>
      <w:r w:rsidRPr="00416195">
        <w:t xml:space="preserve"> 0.05 in the discovery cohort in</w:t>
      </w:r>
      <w:r w:rsidRPr="00416195">
        <w:rPr>
          <w:b/>
          <w:bCs/>
        </w:rPr>
        <w:t xml:space="preserve"> T lymphocytes (TL) </w:t>
      </w:r>
      <w:r w:rsidRPr="00416195">
        <w:t xml:space="preserve">from anti-SSA+ </w:t>
      </w:r>
      <w:proofErr w:type="spellStart"/>
      <w:r w:rsidRPr="00416195">
        <w:t>pSS</w:t>
      </w:r>
      <w:proofErr w:type="spellEnd"/>
      <w:r w:rsidRPr="00416195">
        <w:t xml:space="preserve"> patients and anti-SSA- </w:t>
      </w:r>
      <w:proofErr w:type="spellStart"/>
      <w:r w:rsidR="009956D3">
        <w:t>pSS</w:t>
      </w:r>
      <w:proofErr w:type="spellEnd"/>
      <w:r w:rsidR="009956D3">
        <w:t xml:space="preserve"> </w:t>
      </w:r>
      <w:r w:rsidRPr="00416195">
        <w:t>patients compared to the controls</w:t>
      </w:r>
      <w:r>
        <w:t>,</w:t>
      </w:r>
      <w:r w:rsidRPr="00416195">
        <w:t xml:space="preserve"> respectively</w:t>
      </w:r>
      <w:r>
        <w:t xml:space="preserve">. MiRNAs present in both anti-SSA positive and negative patients are highlighted in bold letters. </w:t>
      </w:r>
      <w:r w:rsidR="00282787">
        <w:t>Nominal p-values without correction for multiple comparisons are shown.</w:t>
      </w:r>
    </w:p>
    <w:p w14:paraId="33ECA509" w14:textId="59117B77" w:rsidR="00351C18" w:rsidRDefault="00351C18" w:rsidP="00904467">
      <w:pPr>
        <w:spacing w:line="240" w:lineRule="auto"/>
        <w:jc w:val="both"/>
      </w:pPr>
    </w:p>
    <w:p w14:paraId="1CA22590" w14:textId="77777777" w:rsidR="00351C18" w:rsidRDefault="00351C18">
      <w:pPr>
        <w:spacing w:after="0" w:line="240" w:lineRule="auto"/>
      </w:pPr>
      <w:r>
        <w:br w:type="page"/>
      </w:r>
    </w:p>
    <w:p w14:paraId="62FA8110" w14:textId="77777777" w:rsidR="009B33F9" w:rsidRDefault="009B33F9" w:rsidP="002376B8"/>
    <w:tbl>
      <w:tblPr>
        <w:tblW w:w="12742" w:type="dxa"/>
        <w:tblInd w:w="-851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60"/>
        <w:gridCol w:w="1134"/>
        <w:gridCol w:w="851"/>
        <w:gridCol w:w="1559"/>
        <w:gridCol w:w="1134"/>
        <w:gridCol w:w="1134"/>
        <w:gridCol w:w="1559"/>
        <w:gridCol w:w="1134"/>
        <w:gridCol w:w="709"/>
        <w:gridCol w:w="1968"/>
      </w:tblGrid>
      <w:tr w:rsidR="00DE63F3" w:rsidRPr="00671516" w14:paraId="11EA725A" w14:textId="77777777" w:rsidTr="00206CC7">
        <w:trPr>
          <w:gridAfter w:val="1"/>
          <w:wAfter w:w="1968" w:type="dxa"/>
          <w:trHeight w:hRule="exact" w:val="510"/>
        </w:trPr>
        <w:tc>
          <w:tcPr>
            <w:tcW w:w="7372" w:type="dxa"/>
            <w:gridSpan w:val="6"/>
            <w:tcBorders>
              <w:top w:val="single" w:sz="8" w:space="0" w:color="auto"/>
              <w:left w:val="nil"/>
            </w:tcBorders>
          </w:tcPr>
          <w:p w14:paraId="18840E88" w14:textId="35AE9311" w:rsidR="00DE63F3" w:rsidRPr="00A15CB7" w:rsidRDefault="00DE63F3" w:rsidP="00DE63F3">
            <w:pPr>
              <w:spacing w:before="120" w:after="120" w:line="240" w:lineRule="exact"/>
              <w:jc w:val="center"/>
              <w:rPr>
                <w:rFonts w:eastAsiaTheme="majorEastAsia" w:cstheme="majorBidi"/>
                <w:b/>
                <w:i/>
                <w:iCs/>
                <w:lang w:val="fr-FR"/>
              </w:rPr>
            </w:pPr>
            <w:r w:rsidRPr="00A15CB7">
              <w:rPr>
                <w:b/>
                <w:lang w:val="fr-FR"/>
              </w:rPr>
              <w:t xml:space="preserve">anti-SSA+ patients vs. </w:t>
            </w:r>
            <w:proofErr w:type="spellStart"/>
            <w:r w:rsidRPr="00A15CB7">
              <w:rPr>
                <w:b/>
                <w:lang w:val="fr-FR"/>
              </w:rPr>
              <w:t>controls</w:t>
            </w:r>
            <w:proofErr w:type="spellEnd"/>
          </w:p>
        </w:tc>
        <w:tc>
          <w:tcPr>
            <w:tcW w:w="3402" w:type="dxa"/>
            <w:gridSpan w:val="3"/>
            <w:tcBorders>
              <w:top w:val="single" w:sz="8" w:space="0" w:color="auto"/>
              <w:left w:val="nil"/>
            </w:tcBorders>
          </w:tcPr>
          <w:p w14:paraId="1D2E3D18" w14:textId="7D0F31ED" w:rsidR="00DE63F3" w:rsidRPr="00A15CB7" w:rsidRDefault="00DE63F3" w:rsidP="00DE63F3">
            <w:pPr>
              <w:spacing w:before="120" w:after="120" w:line="240" w:lineRule="exact"/>
              <w:jc w:val="center"/>
              <w:rPr>
                <w:rFonts w:eastAsiaTheme="majorEastAsia" w:cstheme="majorBidi"/>
                <w:b/>
                <w:i/>
                <w:iCs/>
                <w:lang w:val="fr-FR"/>
              </w:rPr>
            </w:pPr>
            <w:r w:rsidRPr="00A15CB7">
              <w:rPr>
                <w:b/>
                <w:lang w:val="fr-FR"/>
              </w:rPr>
              <w:t xml:space="preserve">anti-SSA- patients vs. </w:t>
            </w:r>
            <w:proofErr w:type="spellStart"/>
            <w:r w:rsidRPr="00A15CB7">
              <w:rPr>
                <w:b/>
                <w:lang w:val="fr-FR"/>
              </w:rPr>
              <w:t>controls</w:t>
            </w:r>
            <w:proofErr w:type="spellEnd"/>
          </w:p>
        </w:tc>
      </w:tr>
      <w:tr w:rsidR="00DE63F3" w:rsidRPr="009A2D8C" w14:paraId="23028D6E" w14:textId="77777777" w:rsidTr="009D3DC7">
        <w:trPr>
          <w:gridAfter w:val="1"/>
          <w:wAfter w:w="1968" w:type="dxa"/>
          <w:trHeight w:hRule="exact" w:val="1155"/>
        </w:trPr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A3195BF" w14:textId="77777777" w:rsidR="00DE63F3" w:rsidRPr="00901456" w:rsidRDefault="00DE63F3" w:rsidP="00D05B3D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miRNAs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93688A" w14:textId="77777777" w:rsidR="006B2B60" w:rsidRDefault="006B2B60" w:rsidP="006B2B60">
            <w:pPr>
              <w:spacing w:before="80" w:after="60" w:line="240" w:lineRule="exact"/>
              <w:jc w:val="center"/>
            </w:pPr>
            <w:r>
              <w:t xml:space="preserve">fold </w:t>
            </w:r>
          </w:p>
          <w:p w14:paraId="0F7EBAF5" w14:textId="4208BB76" w:rsidR="00DE63F3" w:rsidRDefault="006B2B60" w:rsidP="006B2B60">
            <w:pPr>
              <w:spacing w:before="80" w:after="60" w:line="240" w:lineRule="exact"/>
              <w:jc w:val="center"/>
            </w:pPr>
            <w:r>
              <w:t xml:space="preserve">change </w:t>
            </w:r>
            <w:r w:rsidR="00535798">
              <w:t>in CD</w:t>
            </w:r>
            <w:r w:rsidR="00D05B3D">
              <w:t>19</w:t>
            </w:r>
            <w:r w:rsidR="00535798">
              <w:t xml:space="preserve"> cells</w:t>
            </w:r>
          </w:p>
          <w:p w14:paraId="4425582D" w14:textId="77777777" w:rsidR="00DE63F3" w:rsidRPr="00901456" w:rsidRDefault="00DE63F3" w:rsidP="00D05B3D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B4AC34A" w14:textId="1D7F9FE2" w:rsidR="00DE63F3" w:rsidRPr="00901456" w:rsidRDefault="00DE63F3" w:rsidP="00D05B3D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p value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E32ADDF" w14:textId="77777777" w:rsidR="00DE63F3" w:rsidRPr="00901456" w:rsidRDefault="00DE63F3" w:rsidP="00D05B3D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miRNAs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5ED730B" w14:textId="77777777" w:rsidR="006B2B60" w:rsidRDefault="006B2B60" w:rsidP="006B2B60">
            <w:pPr>
              <w:spacing w:before="80" w:after="60" w:line="240" w:lineRule="exact"/>
              <w:jc w:val="center"/>
            </w:pPr>
            <w:r>
              <w:t xml:space="preserve">fold </w:t>
            </w:r>
          </w:p>
          <w:p w14:paraId="1CE0FD2D" w14:textId="3FAC6119" w:rsidR="00DE63F3" w:rsidRDefault="006B2B60" w:rsidP="006B2B60">
            <w:pPr>
              <w:spacing w:before="80" w:after="60" w:line="240" w:lineRule="exact"/>
              <w:jc w:val="center"/>
            </w:pPr>
            <w:r>
              <w:t xml:space="preserve">change </w:t>
            </w:r>
            <w:r w:rsidR="00535798">
              <w:t>in CD</w:t>
            </w:r>
            <w:r w:rsidR="00D05B3D">
              <w:t>19</w:t>
            </w:r>
            <w:r w:rsidR="00535798">
              <w:t xml:space="preserve"> cells</w:t>
            </w:r>
          </w:p>
          <w:p w14:paraId="3A4DB093" w14:textId="77777777" w:rsidR="00DE63F3" w:rsidRPr="00901456" w:rsidRDefault="00DE63F3" w:rsidP="00D05B3D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9452280" w14:textId="689F174C" w:rsidR="00DE63F3" w:rsidRPr="00901456" w:rsidRDefault="00DE63F3" w:rsidP="00D05B3D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p value</w:t>
            </w:r>
          </w:p>
        </w:tc>
        <w:tc>
          <w:tcPr>
            <w:tcW w:w="1559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C493DD9" w14:textId="77777777" w:rsidR="00DE63F3" w:rsidRPr="00901456" w:rsidRDefault="00DE63F3" w:rsidP="00D05B3D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miRNAs</w:t>
            </w:r>
          </w:p>
        </w:tc>
        <w:tc>
          <w:tcPr>
            <w:tcW w:w="1134" w:type="dxa"/>
            <w:tcBorders>
              <w:left w:val="nil"/>
              <w:bottom w:val="single" w:sz="8" w:space="0" w:color="000000"/>
              <w:right w:val="nil"/>
            </w:tcBorders>
            <w:vAlign w:val="center"/>
          </w:tcPr>
          <w:p w14:paraId="4F9252D2" w14:textId="77777777" w:rsidR="006B2B60" w:rsidRDefault="006B2B60" w:rsidP="006B2B60">
            <w:pPr>
              <w:spacing w:before="80" w:after="60" w:line="240" w:lineRule="exact"/>
              <w:jc w:val="center"/>
            </w:pPr>
            <w:r>
              <w:t xml:space="preserve">fold </w:t>
            </w:r>
          </w:p>
          <w:p w14:paraId="4A622D4D" w14:textId="3B260249" w:rsidR="00DE63F3" w:rsidRDefault="006B2B60" w:rsidP="006B2B60">
            <w:pPr>
              <w:spacing w:before="80" w:after="60" w:line="240" w:lineRule="exact"/>
              <w:jc w:val="center"/>
            </w:pPr>
            <w:r>
              <w:t>change</w:t>
            </w:r>
            <w:r w:rsidR="00535798">
              <w:t xml:space="preserve"> in CD</w:t>
            </w:r>
            <w:r w:rsidR="00D05B3D">
              <w:t>19</w:t>
            </w:r>
            <w:r w:rsidR="00535798">
              <w:t xml:space="preserve"> cells</w:t>
            </w:r>
          </w:p>
          <w:p w14:paraId="7B7BCE6A" w14:textId="77777777" w:rsidR="00DE63F3" w:rsidRPr="00901456" w:rsidRDefault="00DE63F3" w:rsidP="00D05B3D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0D69442" w14:textId="25AD1142" w:rsidR="00DE63F3" w:rsidRPr="00901456" w:rsidRDefault="00DE63F3" w:rsidP="00D05B3D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p value</w:t>
            </w:r>
          </w:p>
        </w:tc>
      </w:tr>
      <w:tr w:rsidR="00552F97" w:rsidRPr="009A2D8C" w14:paraId="5334E580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33F88C8E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324-5p</w:t>
            </w:r>
          </w:p>
        </w:tc>
        <w:tc>
          <w:tcPr>
            <w:tcW w:w="1134" w:type="dxa"/>
            <w:vAlign w:val="bottom"/>
          </w:tcPr>
          <w:p w14:paraId="123513D5" w14:textId="109ECEFE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</w:t>
            </w:r>
            <w:r w:rsidRPr="00B814EB">
              <w:rPr>
                <w:sz w:val="20"/>
                <w:szCs w:val="20"/>
              </w:rPr>
              <w:t>0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134E406" w14:textId="67B47D3A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0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51C9C1C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32-5p</w:t>
            </w:r>
          </w:p>
        </w:tc>
        <w:tc>
          <w:tcPr>
            <w:tcW w:w="1134" w:type="dxa"/>
            <w:vAlign w:val="bottom"/>
          </w:tcPr>
          <w:p w14:paraId="17AC56F7" w14:textId="4B76A736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2C03E2">
              <w:rPr>
                <w:sz w:val="20"/>
                <w:szCs w:val="20"/>
              </w:rPr>
              <w:t>7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59DC785" w14:textId="517BDBCE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13</w:t>
            </w:r>
          </w:p>
        </w:tc>
        <w:tc>
          <w:tcPr>
            <w:tcW w:w="1559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0FC21FE" w14:textId="63F2AEC4" w:rsidR="00552F97" w:rsidRPr="00F20706" w:rsidRDefault="00552F97" w:rsidP="0052516E">
            <w:pPr>
              <w:rPr>
                <w:b/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let-7d-3p</w:t>
            </w:r>
          </w:p>
        </w:tc>
        <w:tc>
          <w:tcPr>
            <w:tcW w:w="1134" w:type="dxa"/>
            <w:vAlign w:val="bottom"/>
          </w:tcPr>
          <w:p w14:paraId="4B2C737C" w14:textId="702779FB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-1.99</w:t>
            </w:r>
          </w:p>
        </w:tc>
        <w:tc>
          <w:tcPr>
            <w:tcW w:w="709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23B0DDAC" w14:textId="357F77CA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</w:tr>
      <w:tr w:rsidR="00552F97" w:rsidRPr="009A2D8C" w14:paraId="04F4CB6B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2F554D6C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26a-5p</w:t>
            </w:r>
          </w:p>
        </w:tc>
        <w:tc>
          <w:tcPr>
            <w:tcW w:w="1134" w:type="dxa"/>
            <w:vAlign w:val="bottom"/>
          </w:tcPr>
          <w:p w14:paraId="427E493D" w14:textId="00E7FCB9" w:rsidR="00552F97" w:rsidRPr="00B814EB" w:rsidRDefault="00552F97" w:rsidP="00C30237">
            <w:pPr>
              <w:jc w:val="center"/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B814EB">
              <w:rPr>
                <w:sz w:val="20"/>
                <w:szCs w:val="20"/>
              </w:rPr>
              <w:t>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7687ED9D" w14:textId="19468C3A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3.30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7B3A7E1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29b-2-5p</w:t>
            </w:r>
          </w:p>
        </w:tc>
        <w:tc>
          <w:tcPr>
            <w:tcW w:w="1134" w:type="dxa"/>
            <w:vAlign w:val="bottom"/>
          </w:tcPr>
          <w:p w14:paraId="5832EE66" w14:textId="7C74492A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2C03E2">
              <w:rPr>
                <w:sz w:val="20"/>
                <w:szCs w:val="20"/>
              </w:rPr>
              <w:t>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223C48B8" w14:textId="4990EF23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1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DBE767C" w14:textId="33463C36" w:rsidR="00552F97" w:rsidRPr="00F20706" w:rsidRDefault="00552F97" w:rsidP="0052516E">
            <w:pPr>
              <w:rPr>
                <w:b/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210</w:t>
            </w:r>
          </w:p>
        </w:tc>
        <w:tc>
          <w:tcPr>
            <w:tcW w:w="1134" w:type="dxa"/>
            <w:vAlign w:val="bottom"/>
          </w:tcPr>
          <w:p w14:paraId="44C0AB5E" w14:textId="2880B118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1.5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ED4635E" w14:textId="6C16B883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6</w:t>
            </w:r>
          </w:p>
        </w:tc>
      </w:tr>
      <w:tr w:rsidR="00552F97" w:rsidRPr="009A2D8C" w14:paraId="72469F88" w14:textId="77777777" w:rsidTr="009D3DC7">
        <w:trPr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3E2C792D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20a-5p</w:t>
            </w:r>
          </w:p>
        </w:tc>
        <w:tc>
          <w:tcPr>
            <w:tcW w:w="1134" w:type="dxa"/>
            <w:vAlign w:val="bottom"/>
          </w:tcPr>
          <w:p w14:paraId="1CF8921D" w14:textId="5CAB1F6B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B814EB">
              <w:rPr>
                <w:sz w:val="20"/>
                <w:szCs w:val="20"/>
              </w:rPr>
              <w:t>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4B317AC1" w14:textId="01CC7D89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3.82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43F1BEC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29b-3p</w:t>
            </w:r>
          </w:p>
        </w:tc>
        <w:tc>
          <w:tcPr>
            <w:tcW w:w="1134" w:type="dxa"/>
            <w:vAlign w:val="bottom"/>
          </w:tcPr>
          <w:p w14:paraId="111D0D37" w14:textId="56DCA2E3" w:rsidR="00552F97" w:rsidRPr="002C03E2" w:rsidRDefault="00552F97" w:rsidP="002C03E2">
            <w:pPr>
              <w:jc w:val="center"/>
              <w:rPr>
                <w:sz w:val="20"/>
                <w:szCs w:val="20"/>
              </w:rPr>
            </w:pPr>
            <w:r w:rsidRPr="002C03E2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2C03E2">
              <w:rPr>
                <w:sz w:val="20"/>
                <w:szCs w:val="20"/>
              </w:rPr>
              <w:t>8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41F1675" w14:textId="34F0B358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1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7AD6BA7" w14:textId="4AA3CD86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vAlign w:val="bottom"/>
          </w:tcPr>
          <w:p w14:paraId="4334237C" w14:textId="674484B4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6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307EE1D" w14:textId="2C3ACFD9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</w:tr>
      <w:tr w:rsidR="00552F97" w:rsidRPr="009A2D8C" w14:paraId="7E77E86D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1A630BCF" w14:textId="77777777" w:rsidR="00552F97" w:rsidRPr="00B814EB" w:rsidRDefault="00552F97" w:rsidP="0052516E">
            <w:pPr>
              <w:rPr>
                <w:b/>
                <w:sz w:val="20"/>
                <w:szCs w:val="20"/>
              </w:rPr>
            </w:pPr>
            <w:r w:rsidRPr="00B814EB">
              <w:rPr>
                <w:b/>
                <w:sz w:val="20"/>
                <w:szCs w:val="20"/>
              </w:rPr>
              <w:t>hsa-miR-107</w:t>
            </w:r>
          </w:p>
        </w:tc>
        <w:tc>
          <w:tcPr>
            <w:tcW w:w="1134" w:type="dxa"/>
            <w:vAlign w:val="bottom"/>
          </w:tcPr>
          <w:p w14:paraId="2DC102CD" w14:textId="7616DCDD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B814EB">
              <w:rPr>
                <w:sz w:val="20"/>
                <w:szCs w:val="20"/>
              </w:rPr>
              <w:t>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4C8D126" w14:textId="070A35DD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6.44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70C8D8D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99a-5p</w:t>
            </w:r>
          </w:p>
        </w:tc>
        <w:tc>
          <w:tcPr>
            <w:tcW w:w="1134" w:type="dxa"/>
            <w:vAlign w:val="bottom"/>
          </w:tcPr>
          <w:p w14:paraId="234CB7A7" w14:textId="56977091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</w:t>
            </w:r>
            <w:r w:rsidRPr="002C03E2">
              <w:rPr>
                <w:sz w:val="20"/>
                <w:szCs w:val="20"/>
              </w:rPr>
              <w:t>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79F1F89" w14:textId="2290AD15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1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E897EEB" w14:textId="68385046" w:rsidR="00552F97" w:rsidRPr="00F361CE" w:rsidRDefault="00552F97" w:rsidP="0052516E">
            <w:pPr>
              <w:rPr>
                <w:sz w:val="20"/>
                <w:szCs w:val="20"/>
              </w:rPr>
            </w:pPr>
            <w:r w:rsidRPr="00503836">
              <w:rPr>
                <w:b/>
                <w:sz w:val="20"/>
                <w:szCs w:val="20"/>
              </w:rPr>
              <w:t>hsa-miR-107</w:t>
            </w:r>
          </w:p>
        </w:tc>
        <w:tc>
          <w:tcPr>
            <w:tcW w:w="1134" w:type="dxa"/>
            <w:vAlign w:val="bottom"/>
          </w:tcPr>
          <w:p w14:paraId="004F54A6" w14:textId="536C73C8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1.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BD6E764" w14:textId="02A29E25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2</w:t>
            </w:r>
          </w:p>
        </w:tc>
      </w:tr>
      <w:tr w:rsidR="00552F97" w:rsidRPr="009A2D8C" w14:paraId="0E7041B4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591C9C9A" w14:textId="77777777" w:rsidR="00552F97" w:rsidRPr="00B814EB" w:rsidRDefault="00552F97" w:rsidP="0052516E">
            <w:pPr>
              <w:rPr>
                <w:b/>
                <w:sz w:val="20"/>
                <w:szCs w:val="20"/>
              </w:rPr>
            </w:pPr>
            <w:r w:rsidRPr="00B814EB">
              <w:rPr>
                <w:b/>
                <w:sz w:val="20"/>
                <w:szCs w:val="20"/>
              </w:rPr>
              <w:t>hsa-miR-222-3p</w:t>
            </w:r>
          </w:p>
        </w:tc>
        <w:tc>
          <w:tcPr>
            <w:tcW w:w="1134" w:type="dxa"/>
            <w:vAlign w:val="bottom"/>
          </w:tcPr>
          <w:p w14:paraId="5B2D2444" w14:textId="600CED34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B814EB">
              <w:rPr>
                <w:sz w:val="20"/>
                <w:szCs w:val="20"/>
              </w:rPr>
              <w:t>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39B0954A" w14:textId="6095500E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6.70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65C0D73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362-5p</w:t>
            </w:r>
          </w:p>
        </w:tc>
        <w:tc>
          <w:tcPr>
            <w:tcW w:w="1134" w:type="dxa"/>
            <w:vAlign w:val="bottom"/>
          </w:tcPr>
          <w:p w14:paraId="7609EEFB" w14:textId="139F71BD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2C03E2">
              <w:rPr>
                <w:sz w:val="20"/>
                <w:szCs w:val="20"/>
              </w:rPr>
              <w:t>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47CDF40" w14:textId="512E3DE9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1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58D785C" w14:textId="225F0024" w:rsidR="00552F97" w:rsidRPr="00F20706" w:rsidRDefault="00552F97" w:rsidP="0052516E">
            <w:pPr>
              <w:rPr>
                <w:b/>
                <w:sz w:val="20"/>
                <w:szCs w:val="20"/>
              </w:rPr>
            </w:pPr>
            <w:r w:rsidRPr="00F20706">
              <w:rPr>
                <w:b/>
                <w:sz w:val="20"/>
                <w:szCs w:val="20"/>
              </w:rPr>
              <w:t>hsa-miR-222-3p</w:t>
            </w:r>
          </w:p>
        </w:tc>
        <w:tc>
          <w:tcPr>
            <w:tcW w:w="1134" w:type="dxa"/>
            <w:vAlign w:val="bottom"/>
          </w:tcPr>
          <w:p w14:paraId="04CB1E09" w14:textId="31951B54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1.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2F4F40A8" w14:textId="40462C79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</w:tr>
      <w:tr w:rsidR="00552F97" w:rsidRPr="009A2D8C" w14:paraId="1A4B3E8C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0395539C" w14:textId="77777777" w:rsidR="00552F97" w:rsidRPr="00B814EB" w:rsidRDefault="00552F97" w:rsidP="0052516E">
            <w:pPr>
              <w:rPr>
                <w:b/>
                <w:sz w:val="20"/>
                <w:szCs w:val="20"/>
              </w:rPr>
            </w:pPr>
            <w:r w:rsidRPr="00B814EB">
              <w:rPr>
                <w:b/>
                <w:sz w:val="20"/>
                <w:szCs w:val="20"/>
              </w:rPr>
              <w:t>hsa-miR-30b-5p</w:t>
            </w:r>
          </w:p>
        </w:tc>
        <w:tc>
          <w:tcPr>
            <w:tcW w:w="1134" w:type="dxa"/>
            <w:vAlign w:val="bottom"/>
          </w:tcPr>
          <w:p w14:paraId="278DE34E" w14:textId="4E4710C1" w:rsidR="00552F97" w:rsidRPr="00B814EB" w:rsidRDefault="00552F97" w:rsidP="00C30237">
            <w:pPr>
              <w:jc w:val="center"/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B814EB">
              <w:rPr>
                <w:sz w:val="20"/>
                <w:szCs w:val="20"/>
              </w:rPr>
              <w:t>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12B54A83" w14:textId="6DD53638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7.72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FF837F7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30c-5p</w:t>
            </w:r>
          </w:p>
        </w:tc>
        <w:tc>
          <w:tcPr>
            <w:tcW w:w="1134" w:type="dxa"/>
            <w:vAlign w:val="bottom"/>
          </w:tcPr>
          <w:p w14:paraId="10F8D533" w14:textId="7F3A6335" w:rsidR="00552F97" w:rsidRPr="002C03E2" w:rsidRDefault="00552F97" w:rsidP="002C03E2">
            <w:pPr>
              <w:jc w:val="center"/>
              <w:rPr>
                <w:sz w:val="20"/>
                <w:szCs w:val="20"/>
              </w:rPr>
            </w:pPr>
            <w:r w:rsidRPr="002C03E2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2C03E2">
              <w:rPr>
                <w:sz w:val="20"/>
                <w:szCs w:val="20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087D74D" w14:textId="7621FD21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65B4CE8" w14:textId="45FBA5E7" w:rsidR="00552F97" w:rsidRPr="00503836" w:rsidRDefault="00552F97" w:rsidP="0052516E">
            <w:pPr>
              <w:rPr>
                <w:b/>
                <w:sz w:val="20"/>
                <w:szCs w:val="20"/>
              </w:rPr>
            </w:pPr>
            <w:r w:rsidRPr="00F20706">
              <w:rPr>
                <w:b/>
                <w:sz w:val="20"/>
                <w:szCs w:val="20"/>
              </w:rPr>
              <w:t>hsa-miR-30b-5p</w:t>
            </w:r>
          </w:p>
        </w:tc>
        <w:tc>
          <w:tcPr>
            <w:tcW w:w="1134" w:type="dxa"/>
            <w:vAlign w:val="bottom"/>
          </w:tcPr>
          <w:p w14:paraId="1EFFE2D2" w14:textId="6218593F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-1.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27A2595E" w14:textId="5B24A6EB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2</w:t>
            </w:r>
          </w:p>
        </w:tc>
      </w:tr>
      <w:tr w:rsidR="00552F97" w:rsidRPr="009A2D8C" w14:paraId="0F4131EC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53AB3AB4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19b-3p</w:t>
            </w:r>
          </w:p>
        </w:tc>
        <w:tc>
          <w:tcPr>
            <w:tcW w:w="1134" w:type="dxa"/>
            <w:vAlign w:val="bottom"/>
          </w:tcPr>
          <w:p w14:paraId="3DFD2C22" w14:textId="1BD0B7E6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B814EB">
              <w:rPr>
                <w:sz w:val="20"/>
                <w:szCs w:val="20"/>
              </w:rPr>
              <w:t>5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AF7EDEB" w14:textId="0955DC9D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8.10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46F4B1B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505-3p</w:t>
            </w:r>
          </w:p>
        </w:tc>
        <w:tc>
          <w:tcPr>
            <w:tcW w:w="1134" w:type="dxa"/>
            <w:vAlign w:val="bottom"/>
          </w:tcPr>
          <w:p w14:paraId="6B9C9BF6" w14:textId="05C820C9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2C03E2">
              <w:rPr>
                <w:sz w:val="20"/>
                <w:szCs w:val="20"/>
              </w:rPr>
              <w:t>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CA112A9" w14:textId="3517C2E5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A55E504" w14:textId="4F61B275" w:rsidR="00552F97" w:rsidRPr="00503836" w:rsidRDefault="00552F97" w:rsidP="0052516E">
            <w:pPr>
              <w:rPr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bottom"/>
          </w:tcPr>
          <w:p w14:paraId="69DE24E7" w14:textId="1156F0D4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C3F9B99" w14:textId="4FE14D15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</w:tr>
      <w:tr w:rsidR="00552F97" w:rsidRPr="009A2D8C" w14:paraId="4DAB3F0B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5324EF71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484</w:t>
            </w:r>
          </w:p>
        </w:tc>
        <w:tc>
          <w:tcPr>
            <w:tcW w:w="1134" w:type="dxa"/>
            <w:vAlign w:val="bottom"/>
          </w:tcPr>
          <w:p w14:paraId="00648689" w14:textId="73B8604B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B814EB">
              <w:rPr>
                <w:sz w:val="20"/>
                <w:szCs w:val="20"/>
              </w:rPr>
              <w:t>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4B02B18B" w14:textId="3492D790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75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1620620" w14:textId="77777777" w:rsidR="00552F97" w:rsidRPr="00FC7D3C" w:rsidRDefault="00552F97" w:rsidP="0052516E">
            <w:pPr>
              <w:rPr>
                <w:b/>
                <w:sz w:val="20"/>
                <w:szCs w:val="20"/>
              </w:rPr>
            </w:pPr>
            <w:r w:rsidRPr="00FC7D3C">
              <w:rPr>
                <w:b/>
                <w:sz w:val="20"/>
                <w:szCs w:val="20"/>
              </w:rPr>
              <w:t>hsa-miR-582-5p</w:t>
            </w:r>
          </w:p>
        </w:tc>
        <w:tc>
          <w:tcPr>
            <w:tcW w:w="1134" w:type="dxa"/>
            <w:vAlign w:val="bottom"/>
          </w:tcPr>
          <w:p w14:paraId="2358FB76" w14:textId="47117DBE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2C03E2">
              <w:rPr>
                <w:sz w:val="20"/>
                <w:szCs w:val="20"/>
              </w:rPr>
              <w:t>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6891D14A" w14:textId="72182539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D16F1A7" w14:textId="1FA35A2C" w:rsidR="00552F97" w:rsidRPr="00FC7D3C" w:rsidRDefault="00552F97" w:rsidP="0052516E">
            <w:pPr>
              <w:rPr>
                <w:b/>
                <w:sz w:val="20"/>
                <w:szCs w:val="20"/>
              </w:rPr>
            </w:pPr>
            <w:r w:rsidRPr="00FC7D3C">
              <w:rPr>
                <w:b/>
                <w:sz w:val="20"/>
                <w:szCs w:val="20"/>
              </w:rPr>
              <w:t>hsa-miR-582-5p</w:t>
            </w:r>
          </w:p>
        </w:tc>
        <w:tc>
          <w:tcPr>
            <w:tcW w:w="1134" w:type="dxa"/>
            <w:vAlign w:val="bottom"/>
          </w:tcPr>
          <w:p w14:paraId="0862E5DA" w14:textId="58C70075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-1.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441717B" w14:textId="6569645D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41</w:t>
            </w:r>
          </w:p>
        </w:tc>
      </w:tr>
      <w:tr w:rsidR="00552F97" w:rsidRPr="009A2D8C" w14:paraId="1974E2E7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3D9E6E26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141-3p</w:t>
            </w:r>
          </w:p>
        </w:tc>
        <w:tc>
          <w:tcPr>
            <w:tcW w:w="1134" w:type="dxa"/>
            <w:vAlign w:val="bottom"/>
          </w:tcPr>
          <w:p w14:paraId="617E8D52" w14:textId="223C88F7" w:rsidR="00552F97" w:rsidRPr="00B814EB" w:rsidRDefault="00552F97" w:rsidP="00C30237">
            <w:pPr>
              <w:jc w:val="center"/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-2</w:t>
            </w:r>
            <w:r>
              <w:rPr>
                <w:sz w:val="20"/>
                <w:szCs w:val="20"/>
              </w:rPr>
              <w:t>.</w:t>
            </w:r>
            <w:r w:rsidRPr="00B814EB">
              <w:rPr>
                <w:sz w:val="20"/>
                <w:szCs w:val="20"/>
              </w:rPr>
              <w:t>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01F489E4" w14:textId="2B89D35E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1D5A9A64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9a-3p</w:t>
            </w:r>
          </w:p>
        </w:tc>
        <w:tc>
          <w:tcPr>
            <w:tcW w:w="1134" w:type="dxa"/>
            <w:vAlign w:val="bottom"/>
          </w:tcPr>
          <w:p w14:paraId="32E0C058" w14:textId="418BB406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2C03E2">
              <w:rPr>
                <w:sz w:val="20"/>
                <w:szCs w:val="20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7E1A867" w14:textId="27B3AC2B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67063921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25b-5p</w:t>
            </w:r>
          </w:p>
        </w:tc>
        <w:tc>
          <w:tcPr>
            <w:tcW w:w="1134" w:type="dxa"/>
            <w:vAlign w:val="bottom"/>
          </w:tcPr>
          <w:p w14:paraId="2AB40681" w14:textId="1AA0DD1D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-2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4CA8C4A" w14:textId="5518925E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40</w:t>
            </w:r>
          </w:p>
        </w:tc>
      </w:tr>
      <w:tr w:rsidR="00552F97" w:rsidRPr="009A2D8C" w14:paraId="3E66C0FA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343180AD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454-3p</w:t>
            </w:r>
          </w:p>
        </w:tc>
        <w:tc>
          <w:tcPr>
            <w:tcW w:w="1134" w:type="dxa"/>
            <w:vAlign w:val="bottom"/>
          </w:tcPr>
          <w:p w14:paraId="60216DCA" w14:textId="659F4D2D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B814EB">
              <w:rPr>
                <w:sz w:val="20"/>
                <w:szCs w:val="20"/>
              </w:rPr>
              <w:t>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A222EA2" w14:textId="4F0078A7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C63E920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92-5p</w:t>
            </w:r>
          </w:p>
        </w:tc>
        <w:tc>
          <w:tcPr>
            <w:tcW w:w="1134" w:type="dxa"/>
            <w:vAlign w:val="bottom"/>
          </w:tcPr>
          <w:p w14:paraId="6E7BFAE8" w14:textId="650F14E2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2C03E2">
              <w:rPr>
                <w:sz w:val="20"/>
                <w:szCs w:val="20"/>
              </w:rPr>
              <w:t>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FF33628" w14:textId="733FB7D2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10718BF4" w14:textId="7BAA8779" w:rsidR="00552F97" w:rsidRPr="00FC7D3C" w:rsidRDefault="00552F97" w:rsidP="0052516E">
            <w:pPr>
              <w:rPr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bottom"/>
          </w:tcPr>
          <w:p w14:paraId="2165B143" w14:textId="28FC8C99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6F12C6EF" w14:textId="02F91739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</w:tr>
      <w:tr w:rsidR="00552F97" w:rsidRPr="009A2D8C" w14:paraId="6A7D5222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0705FDEE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15a-5p</w:t>
            </w:r>
          </w:p>
        </w:tc>
        <w:tc>
          <w:tcPr>
            <w:tcW w:w="1134" w:type="dxa"/>
            <w:vAlign w:val="bottom"/>
          </w:tcPr>
          <w:p w14:paraId="5FBCFE94" w14:textId="32EB0D65" w:rsidR="00552F97" w:rsidRPr="00B814EB" w:rsidRDefault="00552F97" w:rsidP="00C30237">
            <w:pPr>
              <w:jc w:val="center"/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B814EB">
              <w:rPr>
                <w:sz w:val="20"/>
                <w:szCs w:val="20"/>
              </w:rPr>
              <w:t>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0BEB5567" w14:textId="7D7DD763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E37FDE6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30b-3p</w:t>
            </w:r>
          </w:p>
        </w:tc>
        <w:tc>
          <w:tcPr>
            <w:tcW w:w="1134" w:type="dxa"/>
            <w:vAlign w:val="bottom"/>
          </w:tcPr>
          <w:p w14:paraId="5E2D73CB" w14:textId="24803073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2C03E2">
              <w:rPr>
                <w:sz w:val="20"/>
                <w:szCs w:val="20"/>
              </w:rPr>
              <w:t>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25144436" w14:textId="25558DCB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1589956D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48b-3p</w:t>
            </w:r>
          </w:p>
        </w:tc>
        <w:tc>
          <w:tcPr>
            <w:tcW w:w="1134" w:type="dxa"/>
            <w:vAlign w:val="bottom"/>
          </w:tcPr>
          <w:p w14:paraId="2FE4AFDF" w14:textId="44F3E203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-1.2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A3626DA" w14:textId="554E176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44</w:t>
            </w:r>
          </w:p>
        </w:tc>
      </w:tr>
      <w:tr w:rsidR="00552F97" w:rsidRPr="009A2D8C" w14:paraId="33A168CF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4C4D37E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652-3p</w:t>
            </w:r>
          </w:p>
        </w:tc>
        <w:tc>
          <w:tcPr>
            <w:tcW w:w="1134" w:type="dxa"/>
            <w:vAlign w:val="bottom"/>
          </w:tcPr>
          <w:p w14:paraId="609170CE" w14:textId="2DC6D1B6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B814EB">
              <w:rPr>
                <w:sz w:val="20"/>
                <w:szCs w:val="20"/>
              </w:rPr>
              <w:t>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DF26D40" w14:textId="707F594A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8562059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8a-5p</w:t>
            </w:r>
          </w:p>
        </w:tc>
        <w:tc>
          <w:tcPr>
            <w:tcW w:w="1134" w:type="dxa"/>
            <w:vAlign w:val="bottom"/>
          </w:tcPr>
          <w:p w14:paraId="36501E65" w14:textId="0F4FEE99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2C03E2">
              <w:rPr>
                <w:sz w:val="20"/>
                <w:szCs w:val="20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6B239F9D" w14:textId="10C024CA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0AF4D75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27b-3p</w:t>
            </w:r>
          </w:p>
        </w:tc>
        <w:tc>
          <w:tcPr>
            <w:tcW w:w="1134" w:type="dxa"/>
            <w:vAlign w:val="bottom"/>
          </w:tcPr>
          <w:p w14:paraId="597E5BBF" w14:textId="43440A6E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-1.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03B726B" w14:textId="733BD59A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48</w:t>
            </w:r>
          </w:p>
        </w:tc>
      </w:tr>
      <w:tr w:rsidR="00552F97" w:rsidRPr="009A2D8C" w14:paraId="47FA50AE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23EA371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195-5p</w:t>
            </w:r>
          </w:p>
        </w:tc>
        <w:tc>
          <w:tcPr>
            <w:tcW w:w="1134" w:type="dxa"/>
            <w:vAlign w:val="bottom"/>
          </w:tcPr>
          <w:p w14:paraId="3A927700" w14:textId="13226312" w:rsidR="00552F97" w:rsidRPr="00B814EB" w:rsidRDefault="00552F97" w:rsidP="00C30237">
            <w:pPr>
              <w:jc w:val="center"/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B814EB">
              <w:rPr>
                <w:sz w:val="20"/>
                <w:szCs w:val="20"/>
              </w:rPr>
              <w:t>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8110283" w14:textId="46A171AB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F9A3AF9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06b-5p</w:t>
            </w:r>
          </w:p>
        </w:tc>
        <w:tc>
          <w:tcPr>
            <w:tcW w:w="1134" w:type="dxa"/>
            <w:vAlign w:val="bottom"/>
          </w:tcPr>
          <w:p w14:paraId="44ADDC06" w14:textId="5A83F5F3" w:rsidR="00552F97" w:rsidRPr="002C03E2" w:rsidRDefault="00552F97" w:rsidP="002C03E2">
            <w:pPr>
              <w:jc w:val="center"/>
              <w:rPr>
                <w:sz w:val="20"/>
                <w:szCs w:val="20"/>
              </w:rPr>
            </w:pPr>
            <w:r w:rsidRPr="002C03E2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2C03E2">
              <w:rPr>
                <w:sz w:val="20"/>
                <w:szCs w:val="20"/>
              </w:rPr>
              <w:t>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6AD5450F" w14:textId="3AAAC755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12C75227" w14:textId="77777777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4B75CC7" w14:textId="77777777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3A765D5" w14:textId="5F929051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</w:tr>
      <w:tr w:rsidR="00552F97" w:rsidRPr="009A2D8C" w14:paraId="3A49BD87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68F5F4CE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378a-3p</w:t>
            </w:r>
          </w:p>
        </w:tc>
        <w:tc>
          <w:tcPr>
            <w:tcW w:w="1134" w:type="dxa"/>
            <w:vAlign w:val="bottom"/>
          </w:tcPr>
          <w:p w14:paraId="3F780750" w14:textId="3CF7C201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B814EB">
              <w:rPr>
                <w:sz w:val="20"/>
                <w:szCs w:val="20"/>
              </w:rPr>
              <w:t>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EBD7B9F" w14:textId="1FEC1896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63C551D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03a-3p</w:t>
            </w:r>
          </w:p>
        </w:tc>
        <w:tc>
          <w:tcPr>
            <w:tcW w:w="1134" w:type="dxa"/>
            <w:vAlign w:val="bottom"/>
          </w:tcPr>
          <w:p w14:paraId="65602EA6" w14:textId="5B9F3AE6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2C03E2">
              <w:rPr>
                <w:sz w:val="20"/>
                <w:szCs w:val="20"/>
              </w:rPr>
              <w:t>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399DE8D" w14:textId="5CDEAB58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0FB96B9" w14:textId="77777777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2770AA3" w14:textId="77777777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ED20654" w14:textId="596F009A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</w:tr>
      <w:tr w:rsidR="00552F97" w:rsidRPr="009A2D8C" w14:paraId="13D13FE2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9F8A4EE" w14:textId="77777777" w:rsidR="00552F97" w:rsidRPr="00B814EB" w:rsidRDefault="00552F97" w:rsidP="0052516E">
            <w:pPr>
              <w:rPr>
                <w:b/>
                <w:sz w:val="20"/>
                <w:szCs w:val="20"/>
              </w:rPr>
            </w:pPr>
            <w:r w:rsidRPr="00B814EB">
              <w:rPr>
                <w:b/>
                <w:sz w:val="20"/>
                <w:szCs w:val="20"/>
              </w:rPr>
              <w:t>hsa-miR-324-3p</w:t>
            </w:r>
          </w:p>
        </w:tc>
        <w:tc>
          <w:tcPr>
            <w:tcW w:w="1134" w:type="dxa"/>
            <w:vAlign w:val="bottom"/>
          </w:tcPr>
          <w:p w14:paraId="4C2E45F0" w14:textId="7BBD02BE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B814EB">
              <w:rPr>
                <w:sz w:val="20"/>
                <w:szCs w:val="20"/>
              </w:rPr>
              <w:t>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12DC23D8" w14:textId="7ABD5336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2257BFBB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365a-3p</w:t>
            </w:r>
          </w:p>
        </w:tc>
        <w:tc>
          <w:tcPr>
            <w:tcW w:w="1134" w:type="dxa"/>
            <w:vAlign w:val="bottom"/>
          </w:tcPr>
          <w:p w14:paraId="035AADE0" w14:textId="087D5C7C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2C03E2">
              <w:rPr>
                <w:sz w:val="20"/>
                <w:szCs w:val="20"/>
              </w:rPr>
              <w:t>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1B632D7F" w14:textId="35EA94C9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6D51C54" w14:textId="1B581F90" w:rsidR="00552F97" w:rsidRPr="00F361CE" w:rsidRDefault="00552F97" w:rsidP="0052516E">
            <w:pPr>
              <w:rPr>
                <w:sz w:val="20"/>
                <w:szCs w:val="20"/>
              </w:rPr>
            </w:pPr>
            <w:r w:rsidRPr="00FC7D3C">
              <w:rPr>
                <w:b/>
                <w:sz w:val="20"/>
                <w:szCs w:val="20"/>
              </w:rPr>
              <w:t>hsa-miR-324-3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9EE498" w14:textId="1EBFA8C3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1.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8ACAF62" w14:textId="39BA0553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5</w:t>
            </w:r>
          </w:p>
        </w:tc>
      </w:tr>
      <w:tr w:rsidR="00552F97" w:rsidRPr="009A2D8C" w14:paraId="74E79C65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D8C8F8D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18b-5p</w:t>
            </w:r>
          </w:p>
        </w:tc>
        <w:tc>
          <w:tcPr>
            <w:tcW w:w="1134" w:type="dxa"/>
            <w:vAlign w:val="bottom"/>
          </w:tcPr>
          <w:p w14:paraId="2F59F51D" w14:textId="7393FCBA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B814EB">
              <w:rPr>
                <w:sz w:val="20"/>
                <w:szCs w:val="20"/>
              </w:rPr>
              <w:t>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46BF4E1" w14:textId="263DE3D4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6C9E41B7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26b-5p</w:t>
            </w:r>
          </w:p>
        </w:tc>
        <w:tc>
          <w:tcPr>
            <w:tcW w:w="1134" w:type="dxa"/>
            <w:vAlign w:val="bottom"/>
          </w:tcPr>
          <w:p w14:paraId="02A2877B" w14:textId="757BCADE" w:rsidR="00552F97" w:rsidRPr="002C03E2" w:rsidRDefault="00552F97" w:rsidP="002C03E2">
            <w:pPr>
              <w:jc w:val="center"/>
              <w:rPr>
                <w:sz w:val="20"/>
                <w:szCs w:val="20"/>
              </w:rPr>
            </w:pPr>
            <w:r w:rsidRPr="002C03E2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2C03E2">
              <w:rPr>
                <w:sz w:val="20"/>
                <w:szCs w:val="20"/>
              </w:rPr>
              <w:t>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E4BEB91" w14:textId="48CD2F75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1198C450" w14:textId="77777777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AA1F399" w14:textId="77777777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2CAFF21A" w14:textId="7AB486BD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</w:tr>
      <w:tr w:rsidR="00552F97" w:rsidRPr="009A2D8C" w14:paraId="6C93C5CD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467BD6F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128</w:t>
            </w:r>
          </w:p>
        </w:tc>
        <w:tc>
          <w:tcPr>
            <w:tcW w:w="1134" w:type="dxa"/>
            <w:vAlign w:val="bottom"/>
          </w:tcPr>
          <w:p w14:paraId="5CE4A29A" w14:textId="6F456ECA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B814EB">
              <w:rPr>
                <w:sz w:val="20"/>
                <w:szCs w:val="20"/>
              </w:rPr>
              <w:t>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ADB3725" w14:textId="291D1CBF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6DF6EF7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01-3p</w:t>
            </w:r>
          </w:p>
        </w:tc>
        <w:tc>
          <w:tcPr>
            <w:tcW w:w="1134" w:type="dxa"/>
            <w:vAlign w:val="bottom"/>
          </w:tcPr>
          <w:p w14:paraId="5B3CC082" w14:textId="17EA1C7E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2C03E2">
              <w:rPr>
                <w:sz w:val="20"/>
                <w:szCs w:val="20"/>
              </w:rPr>
              <w:t>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54B0E27B" w14:textId="30342358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20ED5FFA" w14:textId="77777777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0E3EC8F" w14:textId="77777777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4D87C4C0" w14:textId="320B2700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</w:tr>
      <w:tr w:rsidR="00552F97" w:rsidRPr="009A2D8C" w14:paraId="7F05351F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C183152" w14:textId="77777777" w:rsidR="00552F97" w:rsidRPr="00B814EB" w:rsidRDefault="00552F97" w:rsidP="0052516E">
            <w:pPr>
              <w:rPr>
                <w:b/>
                <w:sz w:val="20"/>
                <w:szCs w:val="20"/>
              </w:rPr>
            </w:pPr>
            <w:r w:rsidRPr="00B814EB">
              <w:rPr>
                <w:b/>
                <w:sz w:val="20"/>
                <w:szCs w:val="20"/>
              </w:rPr>
              <w:t>hsa-miR-18a-3p</w:t>
            </w:r>
          </w:p>
        </w:tc>
        <w:tc>
          <w:tcPr>
            <w:tcW w:w="1134" w:type="dxa"/>
            <w:vAlign w:val="bottom"/>
          </w:tcPr>
          <w:p w14:paraId="67FB9F3D" w14:textId="307AB271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</w:t>
            </w:r>
            <w:r w:rsidRPr="00B814EB">
              <w:rPr>
                <w:sz w:val="20"/>
                <w:szCs w:val="20"/>
              </w:rPr>
              <w:t>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47290DB3" w14:textId="4A3ED845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CFF700F" w14:textId="77777777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39-5p</w:t>
            </w:r>
          </w:p>
        </w:tc>
        <w:tc>
          <w:tcPr>
            <w:tcW w:w="1134" w:type="dxa"/>
            <w:vAlign w:val="bottom"/>
          </w:tcPr>
          <w:p w14:paraId="02AA9324" w14:textId="66BB7A13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</w:t>
            </w:r>
            <w:r w:rsidRPr="002C03E2">
              <w:rPr>
                <w:sz w:val="20"/>
                <w:szCs w:val="20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E7AB5BB" w14:textId="44B22E64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3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049AAF50" w14:textId="1AF8B4A0" w:rsidR="00552F97" w:rsidRPr="00F361CE" w:rsidRDefault="00552F97" w:rsidP="0052516E">
            <w:pPr>
              <w:rPr>
                <w:sz w:val="20"/>
                <w:szCs w:val="20"/>
              </w:rPr>
            </w:pPr>
            <w:r w:rsidRPr="00503836">
              <w:rPr>
                <w:b/>
                <w:sz w:val="20"/>
                <w:szCs w:val="20"/>
              </w:rPr>
              <w:t>hsa-miR-18a-3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BA1043" w14:textId="52361040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1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3D444483" w14:textId="7F1A54F1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1</w:t>
            </w:r>
          </w:p>
        </w:tc>
      </w:tr>
      <w:tr w:rsidR="00552F97" w:rsidRPr="009A2D8C" w14:paraId="0D73DF7A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5D3D6CF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374a-5p</w:t>
            </w:r>
          </w:p>
        </w:tc>
        <w:tc>
          <w:tcPr>
            <w:tcW w:w="1134" w:type="dxa"/>
            <w:vAlign w:val="bottom"/>
          </w:tcPr>
          <w:p w14:paraId="41BC1722" w14:textId="55171F00" w:rsidR="00552F97" w:rsidRPr="00B814EB" w:rsidRDefault="00552F97" w:rsidP="00C30237">
            <w:pPr>
              <w:jc w:val="center"/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B814EB">
              <w:rPr>
                <w:sz w:val="20"/>
                <w:szCs w:val="20"/>
              </w:rPr>
              <w:t>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2AE47015" w14:textId="3B18CEA3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18ACA7E7" w14:textId="39C38FD2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142-5p</w:t>
            </w:r>
          </w:p>
        </w:tc>
        <w:tc>
          <w:tcPr>
            <w:tcW w:w="1134" w:type="dxa"/>
            <w:vAlign w:val="bottom"/>
          </w:tcPr>
          <w:p w14:paraId="51E1D178" w14:textId="5D1A985B" w:rsidR="00552F97" w:rsidRPr="002C03E2" w:rsidRDefault="00552F97" w:rsidP="002C03E2">
            <w:pPr>
              <w:jc w:val="center"/>
              <w:rPr>
                <w:sz w:val="20"/>
                <w:szCs w:val="20"/>
              </w:rPr>
            </w:pPr>
            <w:r w:rsidRPr="002C03E2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2C03E2">
              <w:rPr>
                <w:sz w:val="20"/>
                <w:szCs w:val="20"/>
              </w:rPr>
              <w:t>6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2B20D54" w14:textId="64DB7344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73B62322" w14:textId="77777777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FCDE353" w14:textId="77777777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2D6EC477" w14:textId="130E89EC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</w:tr>
      <w:tr w:rsidR="00552F97" w:rsidRPr="009A2D8C" w14:paraId="0F93EF94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151016B" w14:textId="77777777" w:rsidR="00552F97" w:rsidRPr="00B814EB" w:rsidRDefault="00552F97" w:rsidP="0052516E">
            <w:pPr>
              <w:rPr>
                <w:sz w:val="20"/>
                <w:szCs w:val="20"/>
              </w:rPr>
            </w:pPr>
            <w:r w:rsidRPr="00B814EB">
              <w:rPr>
                <w:sz w:val="20"/>
                <w:szCs w:val="20"/>
              </w:rPr>
              <w:t>hsa-miR-215</w:t>
            </w:r>
          </w:p>
        </w:tc>
        <w:tc>
          <w:tcPr>
            <w:tcW w:w="1134" w:type="dxa"/>
            <w:vAlign w:val="bottom"/>
          </w:tcPr>
          <w:p w14:paraId="3FB20581" w14:textId="26B8A23E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B814EB">
              <w:rPr>
                <w:sz w:val="20"/>
                <w:szCs w:val="20"/>
              </w:rPr>
              <w:t>53</w:t>
            </w:r>
          </w:p>
        </w:tc>
        <w:tc>
          <w:tcPr>
            <w:tcW w:w="851" w:type="dxa"/>
            <w:tcBorders>
              <w:top w:val="nil"/>
              <w:lef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BB04542" w14:textId="67D05DF9" w:rsidR="00552F97" w:rsidRPr="00F361CE" w:rsidRDefault="00552F97" w:rsidP="005251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8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045DB139" w14:textId="5A873D31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hsa-miR-486-5p</w:t>
            </w:r>
          </w:p>
        </w:tc>
        <w:tc>
          <w:tcPr>
            <w:tcW w:w="1134" w:type="dxa"/>
            <w:vAlign w:val="bottom"/>
          </w:tcPr>
          <w:p w14:paraId="7AB6C06A" w14:textId="09C0D8E6" w:rsidR="00552F97" w:rsidRPr="002C03E2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2C03E2">
              <w:rPr>
                <w:sz w:val="20"/>
                <w:szCs w:val="20"/>
              </w:rPr>
              <w:t>69</w:t>
            </w:r>
          </w:p>
        </w:tc>
        <w:tc>
          <w:tcPr>
            <w:tcW w:w="1134" w:type="dxa"/>
            <w:tcBorders>
              <w:top w:val="nil"/>
              <w:lef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19648CAF" w14:textId="5F2DCA4C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48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4175D929" w14:textId="77777777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14:paraId="1803FE24" w14:textId="77777777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118CD96" w14:textId="0896B0A9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</w:tr>
      <w:tr w:rsidR="00552F97" w:rsidRPr="009A2D8C" w14:paraId="03EBD21D" w14:textId="77777777" w:rsidTr="009D3DC7">
        <w:trPr>
          <w:gridAfter w:val="1"/>
          <w:wAfter w:w="1968" w:type="dxa"/>
          <w:trHeight w:hRule="exact" w:val="284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95AAC73" w14:textId="77777777" w:rsidR="00552F97" w:rsidRPr="00B814EB" w:rsidRDefault="00552F97" w:rsidP="0052516E">
            <w:pPr>
              <w:rPr>
                <w:b/>
                <w:sz w:val="20"/>
                <w:szCs w:val="20"/>
              </w:rPr>
            </w:pPr>
            <w:r w:rsidRPr="00B814EB">
              <w:rPr>
                <w:b/>
                <w:sz w:val="20"/>
                <w:szCs w:val="20"/>
              </w:rPr>
              <w:t>hsa-miR-151a-3p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67B632FA" w14:textId="214723A7" w:rsidR="00552F97" w:rsidRPr="00B814EB" w:rsidRDefault="00552F97" w:rsidP="002D4B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B814EB">
              <w:rPr>
                <w:sz w:val="20"/>
                <w:szCs w:val="20"/>
              </w:rPr>
              <w:t>4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66968DA5" w14:textId="2B89FCDB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1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38C4D2ED" w14:textId="24332E62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1C2A535" w14:textId="77777777" w:rsidR="00552F97" w:rsidRPr="00F361CE" w:rsidRDefault="00552F97" w:rsidP="002D4B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</w:tcPr>
          <w:p w14:paraId="71DC9BB8" w14:textId="5000978C" w:rsidR="00552F97" w:rsidRPr="00F361CE" w:rsidRDefault="00552F97" w:rsidP="0052516E">
            <w:pPr>
              <w:rPr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374EE8F1" w14:textId="34609663" w:rsidR="00552F97" w:rsidRPr="00F361CE" w:rsidRDefault="00552F97" w:rsidP="0052516E">
            <w:pPr>
              <w:rPr>
                <w:sz w:val="20"/>
                <w:szCs w:val="20"/>
              </w:rPr>
            </w:pPr>
            <w:r w:rsidRPr="00F20706">
              <w:rPr>
                <w:b/>
                <w:sz w:val="20"/>
                <w:szCs w:val="20"/>
              </w:rPr>
              <w:t>hsa-miR-151a-3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243245B" w14:textId="78762901" w:rsidR="00552F97" w:rsidRPr="00910EAE" w:rsidRDefault="00552F97" w:rsidP="00910EAE">
            <w:pPr>
              <w:jc w:val="center"/>
              <w:rPr>
                <w:sz w:val="20"/>
                <w:szCs w:val="20"/>
              </w:rPr>
            </w:pPr>
            <w:r w:rsidRPr="00910EAE">
              <w:rPr>
                <w:sz w:val="20"/>
                <w:szCs w:val="20"/>
              </w:rPr>
              <w:t>1.3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94B2C35" w14:textId="681011C8" w:rsidR="00552F97" w:rsidRPr="00F361CE" w:rsidRDefault="00552F97" w:rsidP="0052516E">
            <w:pPr>
              <w:rPr>
                <w:sz w:val="20"/>
                <w:szCs w:val="20"/>
              </w:rPr>
            </w:pPr>
            <w:r w:rsidRPr="00F361CE">
              <w:rPr>
                <w:sz w:val="20"/>
                <w:szCs w:val="20"/>
              </w:rPr>
              <w:t>0.021</w:t>
            </w:r>
          </w:p>
        </w:tc>
      </w:tr>
    </w:tbl>
    <w:p w14:paraId="08E84262" w14:textId="77777777" w:rsidR="009B33F9" w:rsidRDefault="009B33F9" w:rsidP="00AC0CB1"/>
    <w:p w14:paraId="567C0364" w14:textId="77777777" w:rsidR="00282787" w:rsidRPr="00416195" w:rsidRDefault="009B33F9" w:rsidP="00282787">
      <w:pPr>
        <w:spacing w:line="360" w:lineRule="auto"/>
        <w:jc w:val="both"/>
      </w:pPr>
      <w:proofErr w:type="gramStart"/>
      <w:r w:rsidRPr="00403591">
        <w:rPr>
          <w:b/>
        </w:rPr>
        <w:t xml:space="preserve">Supplementary Table </w:t>
      </w:r>
      <w:r w:rsidR="00351C18">
        <w:rPr>
          <w:b/>
        </w:rPr>
        <w:t>4</w:t>
      </w:r>
      <w:r w:rsidRPr="00416195">
        <w:t>.</w:t>
      </w:r>
      <w:proofErr w:type="gramEnd"/>
      <w:r w:rsidRPr="00416195">
        <w:t xml:space="preserve"> Differentially expressed miRNAs with </w:t>
      </w:r>
      <w:r>
        <w:t xml:space="preserve">a </w:t>
      </w:r>
      <w:r w:rsidRPr="00416195">
        <w:t>p</w:t>
      </w:r>
      <w:r>
        <w:t>-</w:t>
      </w:r>
      <w:r w:rsidRPr="00416195">
        <w:t xml:space="preserve">value </w:t>
      </w:r>
      <w:r>
        <w:t xml:space="preserve">&lt; </w:t>
      </w:r>
      <w:r w:rsidRPr="00416195">
        <w:t>0.05 in the discovery cohort in</w:t>
      </w:r>
      <w:r w:rsidRPr="00416195">
        <w:rPr>
          <w:b/>
          <w:bCs/>
        </w:rPr>
        <w:t xml:space="preserve"> B lymphocytes (BL) </w:t>
      </w:r>
      <w:r w:rsidRPr="00416195">
        <w:t xml:space="preserve">from anti-SSA+ </w:t>
      </w:r>
      <w:proofErr w:type="spellStart"/>
      <w:r w:rsidRPr="00416195">
        <w:t>pSS</w:t>
      </w:r>
      <w:proofErr w:type="spellEnd"/>
      <w:r w:rsidRPr="00416195">
        <w:t xml:space="preserve"> patients and anti-SSA- </w:t>
      </w:r>
      <w:proofErr w:type="spellStart"/>
      <w:r w:rsidR="009956D3">
        <w:t>pSS</w:t>
      </w:r>
      <w:proofErr w:type="spellEnd"/>
      <w:r w:rsidR="009956D3">
        <w:t xml:space="preserve"> </w:t>
      </w:r>
      <w:r w:rsidRPr="00416195">
        <w:t>patients compared to the controls</w:t>
      </w:r>
      <w:r>
        <w:t>,</w:t>
      </w:r>
      <w:r w:rsidRPr="00416195">
        <w:t xml:space="preserve"> respectively</w:t>
      </w:r>
      <w:r>
        <w:t>. MiRNAs present in both anti-SSA positive and negative patients are highlighted in bold letters.</w:t>
      </w:r>
      <w:r w:rsidR="00F4492C">
        <w:t xml:space="preserve"> </w:t>
      </w:r>
      <w:r w:rsidR="00282787">
        <w:t>Nominal p-values without correction for multiple comparisons are shown.</w:t>
      </w:r>
    </w:p>
    <w:p w14:paraId="514764A5" w14:textId="0EBA75D3" w:rsidR="009B33F9" w:rsidRDefault="009B33F9" w:rsidP="00904467">
      <w:pPr>
        <w:spacing w:line="240" w:lineRule="auto"/>
        <w:jc w:val="both"/>
      </w:pPr>
    </w:p>
    <w:p w14:paraId="3AECECE0" w14:textId="77777777" w:rsidR="009B33F9" w:rsidRDefault="009B33F9">
      <w:pPr>
        <w:spacing w:after="0" w:line="240" w:lineRule="auto"/>
      </w:pPr>
      <w:r>
        <w:br w:type="page"/>
      </w:r>
    </w:p>
    <w:tbl>
      <w:tblPr>
        <w:tblW w:w="0" w:type="auto"/>
        <w:tblCellSpacing w:w="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985"/>
        <w:gridCol w:w="2977"/>
        <w:gridCol w:w="1022"/>
        <w:gridCol w:w="142"/>
      </w:tblGrid>
      <w:tr w:rsidR="00DD1C95" w:rsidRPr="006A680D" w14:paraId="71FF2ECC" w14:textId="77777777" w:rsidTr="00D05B3D">
        <w:trPr>
          <w:gridAfter w:val="1"/>
          <w:wAfter w:w="142" w:type="dxa"/>
          <w:trHeight w:hRule="exact" w:val="885"/>
          <w:tblCellSpacing w:w="0" w:type="dxa"/>
        </w:trPr>
        <w:tc>
          <w:tcPr>
            <w:tcW w:w="1985" w:type="dxa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5BFF504B" w14:textId="77777777" w:rsidR="00DD1C95" w:rsidRPr="00901456" w:rsidRDefault="00DD1C95" w:rsidP="00672539">
            <w:pPr>
              <w:spacing w:before="120" w:after="120"/>
              <w:rPr>
                <w:rFonts w:eastAsia="Times New Roman" w:cstheme="majorBidi"/>
                <w:i/>
                <w:iCs/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lastRenderedPageBreak/>
              <w:t>miRNAs</w:t>
            </w:r>
          </w:p>
        </w:tc>
        <w:tc>
          <w:tcPr>
            <w:tcW w:w="2977" w:type="dxa"/>
            <w:tcBorders>
              <w:top w:val="single" w:sz="4" w:space="0" w:color="auto"/>
              <w:bottom w:val="single" w:sz="8" w:space="0" w:color="auto"/>
            </w:tcBorders>
          </w:tcPr>
          <w:p w14:paraId="518CBC5D" w14:textId="666F30FF" w:rsidR="00D05B3D" w:rsidRDefault="00BD7D5B" w:rsidP="00B95BAF">
            <w:pPr>
              <w:spacing w:before="80" w:after="60" w:line="240" w:lineRule="exact"/>
              <w:jc w:val="center"/>
            </w:pPr>
            <w:r>
              <w:t>fold change</w:t>
            </w:r>
            <w:r w:rsidR="00D05B3D">
              <w:t xml:space="preserve"> in </w:t>
            </w:r>
          </w:p>
          <w:p w14:paraId="2DDFCD8B" w14:textId="1F2315B4" w:rsidR="00A3004E" w:rsidRDefault="00D05B3D" w:rsidP="00B95BAF">
            <w:pPr>
              <w:spacing w:before="80" w:after="60" w:line="240" w:lineRule="exact"/>
              <w:jc w:val="center"/>
            </w:pPr>
            <w:r>
              <w:t>CD19 cells</w:t>
            </w:r>
          </w:p>
          <w:p w14:paraId="6AC0465E" w14:textId="77777777" w:rsidR="00DD1C95" w:rsidRPr="00901456" w:rsidRDefault="00DD1C95" w:rsidP="00672539">
            <w:pPr>
              <w:spacing w:before="120" w:after="120"/>
              <w:rPr>
                <w:sz w:val="20"/>
                <w:szCs w:val="20"/>
              </w:rPr>
            </w:pPr>
          </w:p>
        </w:tc>
        <w:tc>
          <w:tcPr>
            <w:tcW w:w="1022" w:type="dxa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14:paraId="6CB83612" w14:textId="730D92A9" w:rsidR="00DD1C95" w:rsidRPr="00901456" w:rsidRDefault="00DD1C95" w:rsidP="00672539">
            <w:pPr>
              <w:spacing w:before="120" w:after="120"/>
              <w:rPr>
                <w:rFonts w:eastAsia="Times New Roman" w:cstheme="majorBidi"/>
                <w:i/>
                <w:iCs/>
                <w:sz w:val="20"/>
                <w:szCs w:val="20"/>
              </w:rPr>
            </w:pPr>
            <w:r w:rsidRPr="00901456">
              <w:rPr>
                <w:sz w:val="20"/>
                <w:szCs w:val="20"/>
              </w:rPr>
              <w:t>p value</w:t>
            </w:r>
          </w:p>
        </w:tc>
      </w:tr>
      <w:tr w:rsidR="00CD351C" w:rsidRPr="006A680D" w14:paraId="025E071D" w14:textId="77777777" w:rsidTr="007077C7">
        <w:trPr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65B3356E" w14:textId="77777777" w:rsidR="00CD351C" w:rsidRPr="00A15CB7" w:rsidRDefault="00CD351C" w:rsidP="00DD1C95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210</w:t>
            </w:r>
          </w:p>
        </w:tc>
        <w:tc>
          <w:tcPr>
            <w:tcW w:w="2977" w:type="dxa"/>
            <w:vAlign w:val="bottom"/>
          </w:tcPr>
          <w:p w14:paraId="74DDA4C4" w14:textId="27AE806A" w:rsidR="00CD351C" w:rsidRPr="00CD351C" w:rsidRDefault="00CD351C" w:rsidP="00CD351C">
            <w:pPr>
              <w:jc w:val="center"/>
              <w:rPr>
                <w:sz w:val="20"/>
                <w:szCs w:val="20"/>
              </w:rPr>
            </w:pPr>
            <w:r w:rsidRPr="00CD351C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CD351C">
              <w:rPr>
                <w:sz w:val="20"/>
                <w:szCs w:val="20"/>
              </w:rPr>
              <w:t>48</w:t>
            </w:r>
          </w:p>
        </w:tc>
        <w:tc>
          <w:tcPr>
            <w:tcW w:w="1164" w:type="dxa"/>
            <w:gridSpan w:val="2"/>
            <w:shd w:val="clear" w:color="auto" w:fill="auto"/>
            <w:vAlign w:val="bottom"/>
            <w:hideMark/>
          </w:tcPr>
          <w:p w14:paraId="27159767" w14:textId="6D58706B" w:rsidR="00CD351C" w:rsidRPr="00A15CB7" w:rsidRDefault="00CD351C" w:rsidP="00DD1C95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5.90</w:t>
            </w:r>
            <w:r w:rsidRPr="00243665">
              <w:rPr>
                <w:rFonts w:ascii="Wingdings" w:hAnsi="Wingdings"/>
                <w:sz w:val="20"/>
                <w:szCs w:val="20"/>
              </w:rPr>
              <w:t></w:t>
            </w:r>
            <w:r w:rsidRPr="00243665">
              <w:rPr>
                <w:sz w:val="20"/>
                <w:szCs w:val="20"/>
              </w:rPr>
              <w:t>10</w:t>
            </w:r>
            <w:r w:rsidRPr="001B46EF">
              <w:rPr>
                <w:sz w:val="20"/>
                <w:szCs w:val="20"/>
                <w:vertAlign w:val="superscript"/>
              </w:rPr>
              <w:t>-4</w:t>
            </w:r>
          </w:p>
        </w:tc>
      </w:tr>
      <w:tr w:rsidR="00CD351C" w:rsidRPr="006A680D" w14:paraId="65C7B917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6C439BF4" w14:textId="77777777" w:rsidR="00CD351C" w:rsidRPr="00A15CB7" w:rsidRDefault="00CD351C" w:rsidP="00DD1C95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26a-5p</w:t>
            </w:r>
          </w:p>
        </w:tc>
        <w:tc>
          <w:tcPr>
            <w:tcW w:w="2977" w:type="dxa"/>
            <w:vAlign w:val="bottom"/>
          </w:tcPr>
          <w:p w14:paraId="0130CB80" w14:textId="0F44EADE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CD351C">
              <w:rPr>
                <w:sz w:val="20"/>
                <w:szCs w:val="20"/>
              </w:rPr>
              <w:t>47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78C2D73A" w14:textId="7606E29E" w:rsidR="00CD351C" w:rsidRPr="00A15CB7" w:rsidRDefault="00CD351C" w:rsidP="00DD1C95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CD351C" w:rsidRPr="006A680D" w14:paraId="32531EF3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3A148C49" w14:textId="77777777" w:rsidR="00CD351C" w:rsidRPr="00A15CB7" w:rsidRDefault="00CD351C" w:rsidP="00DD1C95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362-5p</w:t>
            </w:r>
          </w:p>
        </w:tc>
        <w:tc>
          <w:tcPr>
            <w:tcW w:w="2977" w:type="dxa"/>
            <w:vAlign w:val="bottom"/>
          </w:tcPr>
          <w:p w14:paraId="1CB458FA" w14:textId="16A2A608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</w:t>
            </w:r>
            <w:r w:rsidRPr="00CD351C">
              <w:rPr>
                <w:sz w:val="20"/>
                <w:szCs w:val="20"/>
              </w:rPr>
              <w:t>00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415699B2" w14:textId="47FBA9F8" w:rsidR="00CD351C" w:rsidRPr="00A15CB7" w:rsidRDefault="00CD351C" w:rsidP="00DD1C95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>
              <w:rPr>
                <w:sz w:val="20"/>
                <w:szCs w:val="20"/>
              </w:rPr>
              <w:t>0.002</w:t>
            </w:r>
          </w:p>
        </w:tc>
      </w:tr>
      <w:tr w:rsidR="00CD351C" w:rsidRPr="006A680D" w14:paraId="0E52F673" w14:textId="77777777" w:rsidTr="00995349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39D72F96" w14:textId="77777777" w:rsidR="00CD351C" w:rsidRPr="00A15CB7" w:rsidRDefault="00CD351C" w:rsidP="00DD1C95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484</w:t>
            </w:r>
          </w:p>
        </w:tc>
        <w:tc>
          <w:tcPr>
            <w:tcW w:w="2977" w:type="dxa"/>
            <w:vAlign w:val="bottom"/>
          </w:tcPr>
          <w:p w14:paraId="47661507" w14:textId="282900DA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CD351C">
              <w:rPr>
                <w:sz w:val="20"/>
                <w:szCs w:val="20"/>
              </w:rPr>
              <w:t>75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0F496922" w14:textId="4DC63182" w:rsidR="00CD351C" w:rsidRPr="00A15CB7" w:rsidRDefault="00CD351C" w:rsidP="00DD1C95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>
              <w:rPr>
                <w:sz w:val="20"/>
                <w:szCs w:val="20"/>
              </w:rPr>
              <w:t>0.005</w:t>
            </w:r>
          </w:p>
        </w:tc>
      </w:tr>
      <w:tr w:rsidR="00CD351C" w:rsidRPr="006A680D" w14:paraId="50090EF3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1FC55CFE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99a-5p</w:t>
            </w:r>
          </w:p>
        </w:tc>
        <w:tc>
          <w:tcPr>
            <w:tcW w:w="2977" w:type="dxa"/>
            <w:vAlign w:val="bottom"/>
          </w:tcPr>
          <w:p w14:paraId="17FEE040" w14:textId="2F686609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</w:t>
            </w:r>
            <w:r w:rsidRPr="00CD351C">
              <w:rPr>
                <w:sz w:val="20"/>
                <w:szCs w:val="20"/>
              </w:rPr>
              <w:t>82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718D2D20" w14:textId="32418E5A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>
              <w:rPr>
                <w:sz w:val="20"/>
                <w:szCs w:val="20"/>
              </w:rPr>
              <w:t>0.007</w:t>
            </w:r>
          </w:p>
        </w:tc>
      </w:tr>
      <w:tr w:rsidR="00CD351C" w:rsidRPr="006A680D" w14:paraId="0117826E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068F5088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652-3p</w:t>
            </w:r>
          </w:p>
        </w:tc>
        <w:tc>
          <w:tcPr>
            <w:tcW w:w="2977" w:type="dxa"/>
            <w:vAlign w:val="bottom"/>
          </w:tcPr>
          <w:p w14:paraId="63B8935F" w14:textId="03871B5C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CD351C">
              <w:rPr>
                <w:sz w:val="20"/>
                <w:szCs w:val="20"/>
              </w:rPr>
              <w:t>67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43111320" w14:textId="27EDAAA7" w:rsidR="00CD351C" w:rsidRPr="00A15CB7" w:rsidRDefault="00CD351C" w:rsidP="004478A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8</w:t>
            </w:r>
          </w:p>
        </w:tc>
      </w:tr>
      <w:tr w:rsidR="00CD351C" w:rsidRPr="006A680D" w14:paraId="6183025E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7DF3543B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40-5p</w:t>
            </w:r>
          </w:p>
        </w:tc>
        <w:tc>
          <w:tcPr>
            <w:tcW w:w="2977" w:type="dxa"/>
            <w:vAlign w:val="bottom"/>
          </w:tcPr>
          <w:p w14:paraId="37349108" w14:textId="0D72AEA0" w:rsidR="00CD351C" w:rsidRPr="00CD351C" w:rsidRDefault="00CD351C" w:rsidP="00CD351C">
            <w:pPr>
              <w:jc w:val="center"/>
              <w:rPr>
                <w:sz w:val="20"/>
                <w:szCs w:val="20"/>
              </w:rPr>
            </w:pPr>
            <w:r w:rsidRPr="00CD351C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CD351C">
              <w:rPr>
                <w:sz w:val="20"/>
                <w:szCs w:val="20"/>
              </w:rPr>
              <w:t>37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7AF343F5" w14:textId="3AFA8106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>
              <w:rPr>
                <w:sz w:val="20"/>
                <w:szCs w:val="20"/>
              </w:rPr>
              <w:t>0.009</w:t>
            </w:r>
          </w:p>
        </w:tc>
      </w:tr>
      <w:tr w:rsidR="00CD351C" w:rsidRPr="006A680D" w14:paraId="37B1D47D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79FEAD6E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5a-5p</w:t>
            </w:r>
          </w:p>
        </w:tc>
        <w:tc>
          <w:tcPr>
            <w:tcW w:w="2977" w:type="dxa"/>
            <w:vAlign w:val="bottom"/>
          </w:tcPr>
          <w:p w14:paraId="59C9584B" w14:textId="7F436287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CD351C">
              <w:rPr>
                <w:sz w:val="20"/>
                <w:szCs w:val="20"/>
              </w:rPr>
              <w:t>36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3A505AA2" w14:textId="76ACAF2D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11</w:t>
            </w:r>
          </w:p>
        </w:tc>
      </w:tr>
      <w:tr w:rsidR="00CD351C" w:rsidRPr="006A680D" w14:paraId="1C4B25ED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3C319EDF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20a-5p</w:t>
            </w:r>
          </w:p>
        </w:tc>
        <w:tc>
          <w:tcPr>
            <w:tcW w:w="2977" w:type="dxa"/>
            <w:vAlign w:val="bottom"/>
          </w:tcPr>
          <w:p w14:paraId="5411C79C" w14:textId="1ED069D0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CD351C">
              <w:rPr>
                <w:sz w:val="20"/>
                <w:szCs w:val="20"/>
              </w:rPr>
              <w:t>20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56A89439" w14:textId="1C4D1455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13</w:t>
            </w:r>
          </w:p>
        </w:tc>
      </w:tr>
      <w:tr w:rsidR="00CD351C" w:rsidRPr="006A680D" w14:paraId="23476F3D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09FAB910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454-3p</w:t>
            </w:r>
          </w:p>
        </w:tc>
        <w:tc>
          <w:tcPr>
            <w:tcW w:w="2977" w:type="dxa"/>
            <w:vAlign w:val="bottom"/>
          </w:tcPr>
          <w:p w14:paraId="7577A538" w14:textId="3034AFAA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CD351C">
              <w:rPr>
                <w:sz w:val="20"/>
                <w:szCs w:val="20"/>
              </w:rPr>
              <w:t>25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729A449F" w14:textId="4923977E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13</w:t>
            </w:r>
          </w:p>
        </w:tc>
      </w:tr>
      <w:tr w:rsidR="00CD351C" w:rsidRPr="006A680D" w14:paraId="3B47E267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06834B29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8b-5p</w:t>
            </w:r>
          </w:p>
        </w:tc>
        <w:tc>
          <w:tcPr>
            <w:tcW w:w="2977" w:type="dxa"/>
            <w:vAlign w:val="bottom"/>
          </w:tcPr>
          <w:p w14:paraId="4AB15FE6" w14:textId="2F6A5BB8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CD351C">
              <w:rPr>
                <w:sz w:val="20"/>
                <w:szCs w:val="20"/>
              </w:rPr>
              <w:t>60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75E708C2" w14:textId="0A0A5D7E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14</w:t>
            </w:r>
          </w:p>
        </w:tc>
      </w:tr>
      <w:tr w:rsidR="00CD351C" w:rsidRPr="006A680D" w14:paraId="4187F931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4FC560DC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99b-5p</w:t>
            </w:r>
          </w:p>
        </w:tc>
        <w:tc>
          <w:tcPr>
            <w:tcW w:w="2977" w:type="dxa"/>
            <w:vAlign w:val="bottom"/>
          </w:tcPr>
          <w:p w14:paraId="7979E6B7" w14:textId="72239B25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</w:t>
            </w:r>
            <w:r w:rsidRPr="00CD351C">
              <w:rPr>
                <w:sz w:val="20"/>
                <w:szCs w:val="20"/>
              </w:rPr>
              <w:t>45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6221B0C9" w14:textId="11B8CC14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16</w:t>
            </w:r>
          </w:p>
        </w:tc>
      </w:tr>
      <w:tr w:rsidR="00CD351C" w:rsidRPr="006A680D" w14:paraId="5810F419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186FB567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9b-3p</w:t>
            </w:r>
          </w:p>
        </w:tc>
        <w:tc>
          <w:tcPr>
            <w:tcW w:w="2977" w:type="dxa"/>
            <w:vAlign w:val="bottom"/>
          </w:tcPr>
          <w:p w14:paraId="71E08336" w14:textId="3DA27638" w:rsidR="00CD351C" w:rsidRPr="00CD351C" w:rsidRDefault="00CD351C" w:rsidP="00CD351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CD351C">
              <w:rPr>
                <w:sz w:val="20"/>
                <w:szCs w:val="20"/>
              </w:rPr>
              <w:t>44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108EF9C7" w14:textId="5494F74F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18</w:t>
            </w:r>
          </w:p>
        </w:tc>
      </w:tr>
      <w:tr w:rsidR="00CD351C" w:rsidRPr="006A680D" w14:paraId="19432767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1D7154C0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03a-3p</w:t>
            </w:r>
          </w:p>
        </w:tc>
        <w:tc>
          <w:tcPr>
            <w:tcW w:w="2977" w:type="dxa"/>
            <w:vAlign w:val="bottom"/>
          </w:tcPr>
          <w:p w14:paraId="7B4E93D2" w14:textId="0C72D9C8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CD351C">
              <w:rPr>
                <w:sz w:val="20"/>
                <w:szCs w:val="20"/>
              </w:rPr>
              <w:t>31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1FCD1248" w14:textId="4D16B5F0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18</w:t>
            </w:r>
          </w:p>
        </w:tc>
      </w:tr>
      <w:tr w:rsidR="00CD351C" w:rsidRPr="006A680D" w14:paraId="0B5DC7BE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404B6CB1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28</w:t>
            </w:r>
          </w:p>
        </w:tc>
        <w:tc>
          <w:tcPr>
            <w:tcW w:w="2977" w:type="dxa"/>
            <w:vAlign w:val="bottom"/>
          </w:tcPr>
          <w:p w14:paraId="15274CE6" w14:textId="1737B46C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CD351C">
              <w:rPr>
                <w:sz w:val="20"/>
                <w:szCs w:val="20"/>
              </w:rPr>
              <w:t>68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289586B6" w14:textId="1089E51D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19</w:t>
            </w:r>
          </w:p>
        </w:tc>
      </w:tr>
      <w:tr w:rsidR="00CD351C" w:rsidRPr="006A680D" w14:paraId="031AA88F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27C46C69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45-5p</w:t>
            </w:r>
          </w:p>
        </w:tc>
        <w:tc>
          <w:tcPr>
            <w:tcW w:w="2977" w:type="dxa"/>
            <w:vAlign w:val="bottom"/>
          </w:tcPr>
          <w:p w14:paraId="503B5C0D" w14:textId="3238DBF4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</w:t>
            </w:r>
            <w:r w:rsidRPr="00CD351C">
              <w:rPr>
                <w:sz w:val="20"/>
                <w:szCs w:val="20"/>
              </w:rPr>
              <w:t>89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357FCE50" w14:textId="1FBDD259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19</w:t>
            </w:r>
          </w:p>
        </w:tc>
      </w:tr>
      <w:tr w:rsidR="00CD351C" w:rsidRPr="006A680D" w14:paraId="53E1FF5A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30C13318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324-5p</w:t>
            </w:r>
          </w:p>
        </w:tc>
        <w:tc>
          <w:tcPr>
            <w:tcW w:w="2977" w:type="dxa"/>
            <w:vAlign w:val="bottom"/>
          </w:tcPr>
          <w:p w14:paraId="15FBAD61" w14:textId="1F18AD40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CD351C">
              <w:rPr>
                <w:sz w:val="20"/>
                <w:szCs w:val="20"/>
              </w:rPr>
              <w:t>56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7ED1DB96" w14:textId="10472FA6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21</w:t>
            </w:r>
          </w:p>
        </w:tc>
      </w:tr>
      <w:tr w:rsidR="00CD351C" w:rsidRPr="006A680D" w14:paraId="0E03A9FD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200E1543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215</w:t>
            </w:r>
          </w:p>
        </w:tc>
        <w:tc>
          <w:tcPr>
            <w:tcW w:w="2977" w:type="dxa"/>
            <w:vAlign w:val="bottom"/>
          </w:tcPr>
          <w:p w14:paraId="21F88E49" w14:textId="7DDADB1A" w:rsidR="00CD351C" w:rsidRPr="00CD351C" w:rsidRDefault="00CD351C" w:rsidP="00CD351C">
            <w:pPr>
              <w:jc w:val="center"/>
              <w:rPr>
                <w:sz w:val="20"/>
                <w:szCs w:val="20"/>
              </w:rPr>
            </w:pPr>
            <w:r w:rsidRPr="00CD351C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CD351C">
              <w:rPr>
                <w:sz w:val="20"/>
                <w:szCs w:val="20"/>
              </w:rPr>
              <w:t>70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57525E97" w14:textId="73370CF2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22</w:t>
            </w:r>
          </w:p>
        </w:tc>
      </w:tr>
      <w:tr w:rsidR="00CD351C" w:rsidRPr="006A680D" w14:paraId="55774838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3D9D0E4D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99b-5p</w:t>
            </w:r>
          </w:p>
        </w:tc>
        <w:tc>
          <w:tcPr>
            <w:tcW w:w="2977" w:type="dxa"/>
            <w:vAlign w:val="bottom"/>
          </w:tcPr>
          <w:p w14:paraId="172ED853" w14:textId="4AED364D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</w:t>
            </w:r>
            <w:r w:rsidRPr="00CD351C">
              <w:rPr>
                <w:sz w:val="20"/>
                <w:szCs w:val="20"/>
              </w:rPr>
              <w:t>04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4D3A6D13" w14:textId="57774F6C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28</w:t>
            </w:r>
          </w:p>
        </w:tc>
      </w:tr>
      <w:tr w:rsidR="00CD351C" w:rsidRPr="006A680D" w14:paraId="6F456CC7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5C1A6FC6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25a-5p</w:t>
            </w:r>
          </w:p>
        </w:tc>
        <w:tc>
          <w:tcPr>
            <w:tcW w:w="2977" w:type="dxa"/>
            <w:vAlign w:val="bottom"/>
          </w:tcPr>
          <w:p w14:paraId="213F2F93" w14:textId="042EE642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</w:t>
            </w:r>
            <w:r w:rsidRPr="00CD351C">
              <w:rPr>
                <w:sz w:val="20"/>
                <w:szCs w:val="20"/>
              </w:rPr>
              <w:t>77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7D3EDA30" w14:textId="7B2DA5D1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32</w:t>
            </w:r>
          </w:p>
        </w:tc>
      </w:tr>
      <w:tr w:rsidR="00CD351C" w:rsidRPr="006A680D" w14:paraId="0933D04E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556B0C8C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30c-5p</w:t>
            </w:r>
          </w:p>
        </w:tc>
        <w:tc>
          <w:tcPr>
            <w:tcW w:w="2977" w:type="dxa"/>
            <w:vAlign w:val="bottom"/>
          </w:tcPr>
          <w:p w14:paraId="71EA690F" w14:textId="2E9C0FC8" w:rsidR="00CD351C" w:rsidRPr="00CD351C" w:rsidRDefault="00CD351C" w:rsidP="00CD351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CD351C">
              <w:rPr>
                <w:sz w:val="20"/>
                <w:szCs w:val="20"/>
              </w:rPr>
              <w:t>17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06CD3340" w14:textId="1010DC91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38</w:t>
            </w:r>
          </w:p>
        </w:tc>
      </w:tr>
      <w:tr w:rsidR="00CD351C" w:rsidRPr="006A680D" w14:paraId="55ADB061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23CB00B4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29b-3p</w:t>
            </w:r>
          </w:p>
        </w:tc>
        <w:tc>
          <w:tcPr>
            <w:tcW w:w="2977" w:type="dxa"/>
            <w:vAlign w:val="bottom"/>
          </w:tcPr>
          <w:p w14:paraId="0A3970D1" w14:textId="0BDC3DC4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</w:t>
            </w:r>
            <w:r w:rsidRPr="00CD351C">
              <w:rPr>
                <w:sz w:val="20"/>
                <w:szCs w:val="20"/>
              </w:rPr>
              <w:t>77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3DE6ADFE" w14:textId="48CD621B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39</w:t>
            </w:r>
          </w:p>
        </w:tc>
      </w:tr>
      <w:tr w:rsidR="00CD351C" w:rsidRPr="006A680D" w14:paraId="3761607A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0354618B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26-5p</w:t>
            </w:r>
          </w:p>
        </w:tc>
        <w:tc>
          <w:tcPr>
            <w:tcW w:w="2977" w:type="dxa"/>
            <w:vAlign w:val="bottom"/>
          </w:tcPr>
          <w:p w14:paraId="009B6DDD" w14:textId="4484B364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</w:t>
            </w:r>
            <w:r w:rsidRPr="00CD351C">
              <w:rPr>
                <w:sz w:val="20"/>
                <w:szCs w:val="20"/>
              </w:rPr>
              <w:t>39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572EBEFA" w14:textId="58A9AE95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40</w:t>
            </w:r>
          </w:p>
        </w:tc>
      </w:tr>
      <w:tr w:rsidR="00CD351C" w:rsidRPr="006A680D" w14:paraId="3E90FBE6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vAlign w:val="bottom"/>
            <w:hideMark/>
          </w:tcPr>
          <w:p w14:paraId="2DBF0921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25-3p</w:t>
            </w:r>
          </w:p>
        </w:tc>
        <w:tc>
          <w:tcPr>
            <w:tcW w:w="2977" w:type="dxa"/>
            <w:vAlign w:val="bottom"/>
          </w:tcPr>
          <w:p w14:paraId="52FABC29" w14:textId="64E467F7" w:rsidR="00CD351C" w:rsidRPr="00CD351C" w:rsidRDefault="00CD351C" w:rsidP="00CD351C">
            <w:pPr>
              <w:jc w:val="center"/>
              <w:rPr>
                <w:sz w:val="20"/>
                <w:szCs w:val="20"/>
              </w:rPr>
            </w:pPr>
            <w:r w:rsidRPr="00CD351C">
              <w:rPr>
                <w:sz w:val="20"/>
                <w:szCs w:val="20"/>
              </w:rPr>
              <w:t>-1</w:t>
            </w:r>
            <w:r>
              <w:rPr>
                <w:sz w:val="20"/>
                <w:szCs w:val="20"/>
              </w:rPr>
              <w:t>.</w:t>
            </w:r>
            <w:r w:rsidRPr="00CD351C">
              <w:rPr>
                <w:sz w:val="20"/>
                <w:szCs w:val="20"/>
              </w:rPr>
              <w:t>22</w:t>
            </w:r>
          </w:p>
        </w:tc>
        <w:tc>
          <w:tcPr>
            <w:tcW w:w="1022" w:type="dxa"/>
            <w:shd w:val="clear" w:color="auto" w:fill="auto"/>
            <w:vAlign w:val="bottom"/>
            <w:hideMark/>
          </w:tcPr>
          <w:p w14:paraId="14CE048B" w14:textId="65D261B1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46</w:t>
            </w:r>
          </w:p>
        </w:tc>
      </w:tr>
      <w:tr w:rsidR="00CD351C" w:rsidRPr="006A680D" w14:paraId="2ACB5F43" w14:textId="77777777" w:rsidTr="007077C7">
        <w:trPr>
          <w:gridAfter w:val="1"/>
          <w:wAfter w:w="142" w:type="dxa"/>
          <w:trHeight w:hRule="exact" w:val="284"/>
          <w:tblCellSpacing w:w="0" w:type="dxa"/>
        </w:trPr>
        <w:tc>
          <w:tcPr>
            <w:tcW w:w="1985" w:type="dxa"/>
            <w:tcBorders>
              <w:bottom w:val="single" w:sz="4" w:space="0" w:color="auto"/>
            </w:tcBorders>
            <w:vAlign w:val="bottom"/>
            <w:hideMark/>
          </w:tcPr>
          <w:p w14:paraId="5B1C7142" w14:textId="77777777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hsa-miR-18a-5p</w:t>
            </w:r>
          </w:p>
        </w:tc>
        <w:tc>
          <w:tcPr>
            <w:tcW w:w="2977" w:type="dxa"/>
            <w:tcBorders>
              <w:bottom w:val="single" w:sz="4" w:space="0" w:color="auto"/>
            </w:tcBorders>
            <w:vAlign w:val="bottom"/>
          </w:tcPr>
          <w:p w14:paraId="4C108D16" w14:textId="59F322D6" w:rsidR="00CD351C" w:rsidRPr="00CD351C" w:rsidRDefault="00CD351C" w:rsidP="004E69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</w:t>
            </w:r>
            <w:r w:rsidRPr="00CD351C">
              <w:rPr>
                <w:sz w:val="20"/>
                <w:szCs w:val="20"/>
              </w:rPr>
              <w:t>42</w:t>
            </w:r>
          </w:p>
        </w:tc>
        <w:tc>
          <w:tcPr>
            <w:tcW w:w="1022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D31CE7C" w14:textId="781155AC" w:rsidR="00CD351C" w:rsidRPr="00A15CB7" w:rsidRDefault="00CD351C" w:rsidP="004478A8">
            <w:pPr>
              <w:rPr>
                <w:rFonts w:eastAsiaTheme="majorEastAsia" w:cstheme="majorBidi"/>
                <w:i/>
                <w:iCs/>
                <w:sz w:val="20"/>
                <w:szCs w:val="20"/>
              </w:rPr>
            </w:pPr>
            <w:r w:rsidRPr="00A15CB7">
              <w:rPr>
                <w:sz w:val="20"/>
                <w:szCs w:val="20"/>
              </w:rPr>
              <w:t>0.047</w:t>
            </w:r>
          </w:p>
        </w:tc>
      </w:tr>
    </w:tbl>
    <w:p w14:paraId="57125CB0" w14:textId="77777777" w:rsidR="009B33F9" w:rsidRDefault="009B33F9" w:rsidP="00AC0CB1"/>
    <w:p w14:paraId="6E9AE645" w14:textId="4780E831" w:rsidR="00282787" w:rsidRPr="00416195" w:rsidRDefault="009B33F9" w:rsidP="00282787">
      <w:pPr>
        <w:spacing w:line="360" w:lineRule="auto"/>
        <w:jc w:val="both"/>
      </w:pPr>
      <w:proofErr w:type="gramStart"/>
      <w:r w:rsidRPr="00403591">
        <w:rPr>
          <w:b/>
        </w:rPr>
        <w:t xml:space="preserve">Supplementary </w:t>
      </w:r>
      <w:r w:rsidR="001B46EF" w:rsidRPr="00403591">
        <w:rPr>
          <w:b/>
        </w:rPr>
        <w:t>T</w:t>
      </w:r>
      <w:r w:rsidRPr="00403591">
        <w:rPr>
          <w:b/>
        </w:rPr>
        <w:t xml:space="preserve">able </w:t>
      </w:r>
      <w:r w:rsidR="00351C18">
        <w:rPr>
          <w:b/>
        </w:rPr>
        <w:t>5</w:t>
      </w:r>
      <w:r w:rsidRPr="00403591">
        <w:rPr>
          <w:b/>
        </w:rPr>
        <w:t>.</w:t>
      </w:r>
      <w:proofErr w:type="gramEnd"/>
      <w:r w:rsidRPr="00416195">
        <w:t xml:space="preserve"> Diffe</w:t>
      </w:r>
      <w:r>
        <w:t>rentially expressed miRNAs with a p-</w:t>
      </w:r>
      <w:r w:rsidRPr="00416195">
        <w:t xml:space="preserve">value </w:t>
      </w:r>
      <w:r>
        <w:t>&lt;</w:t>
      </w:r>
      <w:r w:rsidRPr="00416195">
        <w:t xml:space="preserve"> 0.05 in the discovery cohort in</w:t>
      </w:r>
      <w:r w:rsidRPr="00416195">
        <w:rPr>
          <w:b/>
          <w:bCs/>
        </w:rPr>
        <w:t xml:space="preserve"> B</w:t>
      </w:r>
      <w:r>
        <w:rPr>
          <w:b/>
          <w:bCs/>
        </w:rPr>
        <w:t xml:space="preserve"> </w:t>
      </w:r>
      <w:r w:rsidRPr="00416195">
        <w:rPr>
          <w:b/>
          <w:bCs/>
        </w:rPr>
        <w:t>L</w:t>
      </w:r>
      <w:r>
        <w:rPr>
          <w:b/>
          <w:bCs/>
        </w:rPr>
        <w:t>ymphocytes</w:t>
      </w:r>
      <w:r w:rsidRPr="00416195">
        <w:rPr>
          <w:b/>
          <w:bCs/>
        </w:rPr>
        <w:t xml:space="preserve"> </w:t>
      </w:r>
      <w:r w:rsidRPr="00416195">
        <w:t xml:space="preserve">from anti-SSA+ </w:t>
      </w:r>
      <w:proofErr w:type="spellStart"/>
      <w:r w:rsidRPr="00416195">
        <w:t>pSS</w:t>
      </w:r>
      <w:proofErr w:type="spellEnd"/>
      <w:r w:rsidRPr="00416195">
        <w:t xml:space="preserve"> patients compared to anti-SSA- </w:t>
      </w:r>
      <w:proofErr w:type="spellStart"/>
      <w:r w:rsidR="009956D3">
        <w:t>pSS</w:t>
      </w:r>
      <w:proofErr w:type="spellEnd"/>
      <w:r w:rsidR="009956D3">
        <w:t xml:space="preserve"> </w:t>
      </w:r>
      <w:r w:rsidRPr="00416195">
        <w:t>patients</w:t>
      </w:r>
      <w:r w:rsidR="00403591">
        <w:t>.</w:t>
      </w:r>
      <w:bookmarkStart w:id="0" w:name="_GoBack"/>
      <w:bookmarkEnd w:id="0"/>
      <w:r w:rsidR="007D4C40">
        <w:t xml:space="preserve"> </w:t>
      </w:r>
      <w:r w:rsidR="00282787">
        <w:t>Nominal p-values without correction for multiple comparisons are shown.</w:t>
      </w:r>
    </w:p>
    <w:p w14:paraId="767AB37C" w14:textId="2246E137" w:rsidR="001B7070" w:rsidRDefault="001B7070" w:rsidP="00AC0CB1">
      <w:pPr>
        <w:rPr>
          <w:color w:val="000000" w:themeColor="text1"/>
          <w:kern w:val="24"/>
        </w:rPr>
      </w:pPr>
    </w:p>
    <w:p w14:paraId="0402E6EA" w14:textId="77777777" w:rsidR="001B7070" w:rsidRDefault="001B7070">
      <w:pPr>
        <w:spacing w:after="0" w:line="240" w:lineRule="auto"/>
        <w:rPr>
          <w:color w:val="000000" w:themeColor="text1"/>
          <w:kern w:val="24"/>
        </w:rPr>
      </w:pPr>
      <w:r>
        <w:rPr>
          <w:color w:val="000000" w:themeColor="text1"/>
          <w:kern w:val="24"/>
        </w:rPr>
        <w:br w:type="page"/>
      </w:r>
    </w:p>
    <w:p w14:paraId="09C40704" w14:textId="77777777" w:rsidR="009B33F9" w:rsidRDefault="009B33F9" w:rsidP="00AC0CB1">
      <w:pPr>
        <w:rPr>
          <w:color w:val="000000" w:themeColor="text1"/>
          <w:kern w:val="24"/>
        </w:rPr>
      </w:pPr>
    </w:p>
    <w:tbl>
      <w:tblPr>
        <w:tblW w:w="900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18"/>
        <w:gridCol w:w="202"/>
        <w:gridCol w:w="810"/>
        <w:gridCol w:w="180"/>
        <w:gridCol w:w="1643"/>
        <w:gridCol w:w="427"/>
        <w:gridCol w:w="1557"/>
        <w:gridCol w:w="963"/>
        <w:gridCol w:w="1800"/>
      </w:tblGrid>
      <w:tr w:rsidR="001B7070" w:rsidRPr="00012224" w14:paraId="3877B460" w14:textId="77777777" w:rsidTr="000A27B0">
        <w:trPr>
          <w:trHeight w:val="570"/>
        </w:trPr>
        <w:tc>
          <w:tcPr>
            <w:tcW w:w="4253" w:type="dxa"/>
            <w:gridSpan w:val="5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4249EBE" w14:textId="77777777" w:rsidR="001B7070" w:rsidRPr="00304615" w:rsidRDefault="001B7070" w:rsidP="000A27B0">
            <w:pPr>
              <w:spacing w:before="240" w:after="0"/>
              <w:jc w:val="center"/>
              <w:rPr>
                <w:rFonts w:eastAsia="Times New Roman"/>
                <w:b/>
              </w:rPr>
            </w:pPr>
            <w:r w:rsidRPr="00304615">
              <w:rPr>
                <w:rFonts w:eastAsia="Times New Roman"/>
                <w:b/>
              </w:rPr>
              <w:t>T  cells</w:t>
            </w:r>
          </w:p>
        </w:tc>
        <w:tc>
          <w:tcPr>
            <w:tcW w:w="4747" w:type="dxa"/>
            <w:gridSpan w:val="4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BEAC441" w14:textId="77777777" w:rsidR="001B7070" w:rsidRPr="00304615" w:rsidRDefault="001B7070" w:rsidP="000A27B0">
            <w:pPr>
              <w:spacing w:before="240" w:after="0"/>
              <w:jc w:val="center"/>
              <w:rPr>
                <w:rFonts w:eastAsia="Times New Roman"/>
                <w:b/>
              </w:rPr>
            </w:pPr>
            <w:r w:rsidRPr="00304615">
              <w:rPr>
                <w:rFonts w:eastAsia="Times New Roman"/>
                <w:b/>
              </w:rPr>
              <w:t>B cells</w:t>
            </w:r>
          </w:p>
        </w:tc>
      </w:tr>
      <w:tr w:rsidR="001B7070" w:rsidRPr="001F2C88" w14:paraId="72B65D58" w14:textId="77777777" w:rsidTr="000A27B0">
        <w:trPr>
          <w:trHeight w:val="500"/>
        </w:trPr>
        <w:tc>
          <w:tcPr>
            <w:tcW w:w="1418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34F9AA5" w14:textId="77777777" w:rsidR="001B7070" w:rsidRPr="00901456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901456">
              <w:rPr>
                <w:rFonts w:eastAsia="Times New Roman"/>
                <w:bCs/>
                <w:sz w:val="20"/>
                <w:szCs w:val="20"/>
              </w:rPr>
              <w:t>miRNAs</w:t>
            </w:r>
          </w:p>
        </w:tc>
        <w:tc>
          <w:tcPr>
            <w:tcW w:w="1192" w:type="dxa"/>
            <w:gridSpan w:val="3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FEC88A0" w14:textId="77777777" w:rsidR="001B7070" w:rsidRPr="00901456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901456">
              <w:rPr>
                <w:rFonts w:eastAsia="Times New Roman"/>
                <w:sz w:val="20"/>
                <w:szCs w:val="20"/>
              </w:rPr>
              <w:t>in human panel I</w:t>
            </w:r>
          </w:p>
        </w:tc>
        <w:tc>
          <w:tcPr>
            <w:tcW w:w="2070" w:type="dxa"/>
            <w:gridSpan w:val="2"/>
            <w:tcBorders>
              <w:left w:val="nil"/>
              <w:bottom w:val="single" w:sz="8" w:space="0" w:color="000000"/>
              <w:right w:val="nil"/>
            </w:tcBorders>
            <w:vAlign w:val="center"/>
          </w:tcPr>
          <w:p w14:paraId="3042566A" w14:textId="77777777" w:rsidR="001B7070" w:rsidRPr="00901456" w:rsidRDefault="001B7070" w:rsidP="000A27B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</w:rPr>
            </w:pPr>
            <w:r>
              <w:rPr>
                <w:rFonts w:eastAsia="Times New Roman"/>
                <w:bCs/>
                <w:sz w:val="20"/>
                <w:szCs w:val="20"/>
              </w:rPr>
              <w:t>Previous association with</w:t>
            </w:r>
            <w:r w:rsidRPr="00901456">
              <w:rPr>
                <w:rFonts w:eastAsia="Times New Roman"/>
                <w:bCs/>
                <w:sz w:val="20"/>
                <w:szCs w:val="20"/>
              </w:rPr>
              <w:t xml:space="preserve"> diseases</w:t>
            </w:r>
          </w:p>
        </w:tc>
        <w:tc>
          <w:tcPr>
            <w:tcW w:w="1557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BF9F6BF" w14:textId="77777777" w:rsidR="001B7070" w:rsidRPr="00901456" w:rsidRDefault="001B7070" w:rsidP="000A27B0">
            <w:pPr>
              <w:spacing w:after="0" w:line="240" w:lineRule="auto"/>
              <w:rPr>
                <w:rFonts w:eastAsia="Times New Roman"/>
                <w:bCs/>
                <w:sz w:val="20"/>
                <w:szCs w:val="20"/>
              </w:rPr>
            </w:pPr>
            <w:r w:rsidRPr="00901456">
              <w:rPr>
                <w:rFonts w:eastAsia="Times New Roman"/>
                <w:bCs/>
                <w:sz w:val="20"/>
                <w:szCs w:val="20"/>
              </w:rPr>
              <w:t>miRNAs</w:t>
            </w:r>
          </w:p>
        </w:tc>
        <w:tc>
          <w:tcPr>
            <w:tcW w:w="963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F7C0036" w14:textId="77777777" w:rsidR="001B7070" w:rsidRPr="00901456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901456">
              <w:rPr>
                <w:rFonts w:eastAsia="Times New Roman"/>
                <w:sz w:val="20"/>
                <w:szCs w:val="20"/>
              </w:rPr>
              <w:t>in human panel I</w:t>
            </w:r>
          </w:p>
        </w:tc>
        <w:tc>
          <w:tcPr>
            <w:tcW w:w="1800" w:type="dxa"/>
            <w:tcBorders>
              <w:left w:val="nil"/>
              <w:bottom w:val="single" w:sz="8" w:space="0" w:color="000000"/>
              <w:right w:val="nil"/>
            </w:tcBorders>
            <w:vAlign w:val="center"/>
          </w:tcPr>
          <w:p w14:paraId="1320F727" w14:textId="77777777" w:rsidR="001B7070" w:rsidRPr="00901456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bCs/>
                <w:sz w:val="20"/>
                <w:szCs w:val="20"/>
              </w:rPr>
              <w:t>Previous association with</w:t>
            </w:r>
            <w:r w:rsidRPr="00901456">
              <w:rPr>
                <w:rFonts w:eastAsia="Times New Roman"/>
                <w:bCs/>
                <w:sz w:val="20"/>
                <w:szCs w:val="20"/>
              </w:rPr>
              <w:t xml:space="preserve"> diseases</w:t>
            </w:r>
          </w:p>
        </w:tc>
      </w:tr>
      <w:tr w:rsidR="001B7070" w:rsidRPr="001F2C88" w14:paraId="6224D28C" w14:textId="77777777" w:rsidTr="000A27B0">
        <w:trPr>
          <w:trHeight w:hRule="exact" w:val="640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27F26D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let-7d-3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8C2A5E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425221" w14:textId="55DD7745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r>
              <w:rPr>
                <w:rFonts w:eastAsia="Times New Roman"/>
                <w:kern w:val="24"/>
                <w:sz w:val="20"/>
                <w:szCs w:val="20"/>
              </w:rPr>
              <w:t xml:space="preserve">MS 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>
                <w:fldData xml:space="preserve">PEVuZE5vdGU+PENpdGU+PEF1dGhvcj5Tb25kZXJnYWFyZDwvQXV0aG9yPjxZZWFyPjIwMTM8L1ll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</w:fldData>
              </w:fldChar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>
                <w:fldData xml:space="preserve">PEVuZE5vdGU+PENpdGU+PEF1dGhvcj5Tb25kZXJnYWFyZDwvQXV0aG9yPjxZZWFyPjIwMTM8L1ll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</w:fldData>
              </w:fldChar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kern w:val="24"/>
                <w:sz w:val="20"/>
                <w:szCs w:val="20"/>
              </w:rPr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kern w:val="24"/>
                <w:sz w:val="20"/>
                <w:szCs w:val="20"/>
              </w:rPr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kern w:val="24"/>
                <w:sz w:val="20"/>
                <w:szCs w:val="20"/>
              </w:rPr>
              <w:t>[1]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55B11B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kern w:val="24"/>
                <w:sz w:val="20"/>
                <w:szCs w:val="20"/>
              </w:rPr>
              <w:t>hsa-miR-30b-5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78089E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F4487" w14:textId="7EBA58FD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sz w:val="20"/>
                <w:szCs w:val="20"/>
              </w:rPr>
              <w:t>pSS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sz w:val="20"/>
                <w:szCs w:val="20"/>
              </w:rPr>
              <w:instrText xml:space="preserve"> ADDIN EN.CITE &lt;EndNote&gt;&lt;Cite&gt;&lt;Author&gt;Alevizos&lt;/Author&gt;&lt;Year&gt;2011&lt;/Year&gt;&lt;RecNum&gt;2366&lt;/RecNum&gt;&lt;DisplayText&gt;[2]&lt;/DisplayText&gt;&lt;record&gt;&lt;rec-number&gt;2366&lt;/rec-number&gt;&lt;foreign-keys&gt;&lt;key app="EN" db-id="xw920fds6ze0v1exz93v9rwn05ftadsx59v0" timestamp="1410637433"&gt;2366&lt;/key&gt;&lt;/foreign-keys&gt;&lt;ref-type name="Journal Article"&gt;17&lt;/ref-type&gt;&lt;contributors&gt;&lt;authors&gt;&lt;author&gt;Alevizos, I.&lt;/author&gt;&lt;author&gt;Alexander, S.&lt;/author&gt;&lt;author&gt;Turner, R. J.&lt;/author&gt;&lt;author&gt;Illei, G. G.&lt;/author&gt;&lt;/authors&gt;&lt;/contributors&gt;&lt;auth-address&gt;National Institute of Dental and Craniofacial Research, NIH, Bethesda, Maryland 20892, USA.&lt;/auth-address&gt;&lt;titles&gt;&lt;title&gt;MicroRNA expression profiles as biomarkers of minor salivary gland inflammation and dysfunction in Sjogren&amp;apos;s syndrome&lt;/title&gt;&lt;secondary-title&gt;Arthritis Rheum&lt;/secondary-title&gt;&lt;alt-title&gt;Arthritis and rheumatism&lt;/alt-title&gt;&lt;/titles&gt;&lt;periodical&gt;&lt;full-title&gt;Arthritis Rheum&lt;/full-title&gt;&lt;abbr-1&gt;Arthritis Rheum.&lt;/abbr-1&gt;&lt;/periodical&gt;&lt;pages&gt;535-44&lt;/pages&gt;&lt;volume&gt;63&lt;/volume&gt;&lt;number&gt;2&lt;/number&gt;&lt;keywords&gt;&lt;keyword&gt;Adult&lt;/keyword&gt;&lt;keyword&gt;Aged&lt;/keyword&gt;&lt;keyword&gt;Biological Markers&lt;/keyword&gt;&lt;keyword&gt;Feasibility Studies&lt;/keyword&gt;&lt;keyword&gt;Female&lt;/keyword&gt;&lt;keyword&gt;Gene Expression&lt;/keyword&gt;&lt;keyword&gt;Gene Expression Profiling&lt;/keyword&gt;&lt;keyword&gt;Humans&lt;/keyword&gt;&lt;keyword&gt;MicroRNAs/analysis/*metabolism&lt;/keyword&gt;&lt;keyword&gt;Middle Aged&lt;/keyword&gt;&lt;keyword&gt;Oligonucleotide Array Sequence Analysis/methods&lt;/keyword&gt;&lt;keyword&gt;Salivary Glands, Minor/*metabolism/pathology&lt;/keyword&gt;&lt;keyword&gt;Sialadenitis/diagnosis/*genetics&lt;/keyword&gt;&lt;keyword&gt;Sjogren&amp;apos;s Syndrome/diagnosis/*genetics&lt;/keyword&gt;&lt;keyword&gt;Young Adult&lt;/keyword&gt;&lt;/keywords&gt;&lt;dates&gt;&lt;year&gt;2011&lt;/year&gt;&lt;pub-dates&gt;&lt;date&gt;Feb&lt;/date&gt;&lt;/pub-dates&gt;&lt;/dates&gt;&lt;isbn&gt;1529-0131 (Electronic)&amp;#xD;0004-3591 (Linking)&lt;/isbn&gt;&lt;accession-num&gt;21280008&lt;/accession-num&gt;&lt;urls&gt;&lt;related-urls&gt;&lt;url&gt;http://www.ncbi.nlm.nih.gov/pubmed/21280008&lt;/url&gt;&lt;/related-urls&gt;&lt;/urls&gt;&lt;custom2&gt;3653295&lt;/custom2&gt;&lt;electronic-resource-num&gt;10.1002/art.30131&lt;/electronic-resource-num&gt;&lt;/record&gt;&lt;/Cite&gt;&lt;/EndNote&gt;</w:instrText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2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1B7070" w:rsidRPr="001F2C88" w14:paraId="36D88907" w14:textId="77777777" w:rsidTr="000A27B0">
        <w:trPr>
          <w:trHeight w:hRule="exact" w:val="340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AE2717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28-5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1E7C36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90222C" w14:textId="6CD6569D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A 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urata&lt;/Author&gt;&lt;Year&gt;2013&lt;/Year&gt;&lt;RecNum&gt;3523&lt;/RecNum&gt;&lt;DisplayText&gt;[3]&lt;/DisplayText&gt;&lt;record&gt;&lt;rec-number&gt;3523&lt;/rec-number&gt;&lt;foreign-keys&gt;&lt;key app="EN" db-id="xw920fds6ze0v1exz93v9rwn05ftadsx59v0" timestamp="1481118741"&gt;3523&lt;/key&gt;&lt;/foreign-keys&gt;&lt;ref-type name="Journal Article"&gt;17&lt;/ref-type&gt;&lt;contributors&gt;&lt;authors&gt;&lt;author&gt;Murata, K.&lt;/author&gt;&lt;author&gt;Furu, M.&lt;/author&gt;&lt;author&gt;Yoshitomi, H.&lt;/author&gt;&lt;author&gt;Ishikawa, M.&lt;/author&gt;&lt;author&gt;Shibuya, H.&lt;/author&gt;&lt;author&gt;Hashimoto, M.&lt;/author&gt;&lt;author&gt;Imura, Y.&lt;/author&gt;&lt;author&gt;Fujii, T.&lt;/author&gt;&lt;author&gt;Ito, H.&lt;/author&gt;&lt;author&gt;Mimori, T.&lt;/author&gt;&lt;author&gt;Matsuda, S.&lt;/author&gt;&lt;/authors&gt;&lt;/contributors&gt;&lt;auth-address&gt;Kyoto University Graduate School of Medicine, Department of Orthopaedic Surgery, Sakyo, Kyoto, Japan.&lt;/auth-address&gt;&lt;titles&gt;&lt;title&gt;Comprehensive microRNA analysis identifies miR-24 and miR-125a-5p as plasma biomarkers for rheumatoid arthritis&lt;/title&gt;&lt;secondary-title&gt;PLoS One&lt;/secondary-title&gt;&lt;/titles&gt;&lt;periodical&gt;&lt;full-title&gt;PLoS ONE&lt;/full-title&gt;&lt;/periodical&gt;&lt;pages&gt;e69118&lt;/pages&gt;&lt;volume&gt;8&lt;/volume&gt;&lt;number&gt;7&lt;/number&gt;&lt;keywords&gt;&lt;keyword&gt;Area Under Curve&lt;/keyword&gt;&lt;keyword&gt;Arthritis, Rheumatoid/*blood&lt;/keyword&gt;&lt;keyword&gt;Biomarkers/*blood&lt;/keyword&gt;&lt;keyword&gt;Humans&lt;/keyword&gt;&lt;keyword&gt;Logistic Models&lt;/keyword&gt;&lt;keyword&gt;MicroRNAs/*blood&lt;/keyword&gt;&lt;keyword&gt;ROC Curve&lt;/keyword&gt;&lt;keyword&gt;Real-Time Polymerase Chain Reaction&lt;/keyword&gt;&lt;/keywords&gt;&lt;dates&gt;&lt;year&gt;2013&lt;/year&gt;&lt;/dates&gt;&lt;isbn&gt;1932-6203 (Electronic)&amp;#xD;1932-6203 (Linking)&lt;/isbn&gt;&lt;accession-num&gt;23874885&lt;/accession-num&gt;&lt;urls&gt;&lt;related-urls&gt;&lt;url&gt;https://www.ncbi.nlm.nih.gov/pubmed/23874885&lt;/url&gt;&lt;/related-urls&gt;&lt;/urls&gt;&lt;custom2&gt;PMC3715465&lt;/custom2&gt;&lt;electronic-resource-num&gt;10.1371/journal.pone.0069118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3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7BC3CF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kern w:val="24"/>
                <w:sz w:val="20"/>
                <w:szCs w:val="20"/>
              </w:rPr>
            </w:pPr>
            <w:r w:rsidRPr="00A33AAF">
              <w:rPr>
                <w:rFonts w:eastAsia="Times New Roman"/>
                <w:kern w:val="24"/>
                <w:sz w:val="20"/>
                <w:szCs w:val="20"/>
              </w:rPr>
              <w:t>hsa-miR-222-3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139D2A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11A3E" w14:textId="66D6CE33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sz w:val="20"/>
                <w:szCs w:val="20"/>
              </w:rPr>
              <w:t>pSS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sz w:val="20"/>
                <w:szCs w:val="20"/>
              </w:rPr>
              <w:instrText xml:space="preserve"> ADDIN EN.CITE &lt;EndNote&gt;&lt;Cite&gt;&lt;Author&gt;Alevizos&lt;/Author&gt;&lt;Year&gt;2011&lt;/Year&gt;&lt;RecNum&gt;2366&lt;/RecNum&gt;&lt;DisplayText&gt;[2]&lt;/DisplayText&gt;&lt;record&gt;&lt;rec-number&gt;2366&lt;/rec-number&gt;&lt;foreign-keys&gt;&lt;key app="EN" db-id="xw920fds6ze0v1exz93v9rwn05ftadsx59v0" timestamp="1410637433"&gt;2366&lt;/key&gt;&lt;/foreign-keys&gt;&lt;ref-type name="Journal Article"&gt;17&lt;/ref-type&gt;&lt;contributors&gt;&lt;authors&gt;&lt;author&gt;Alevizos, I.&lt;/author&gt;&lt;author&gt;Alexander, S.&lt;/author&gt;&lt;author&gt;Turner, R. J.&lt;/author&gt;&lt;author&gt;Illei, G. G.&lt;/author&gt;&lt;/authors&gt;&lt;/contributors&gt;&lt;auth-address&gt;National Institute of Dental and Craniofacial Research, NIH, Bethesda, Maryland 20892, USA.&lt;/auth-address&gt;&lt;titles&gt;&lt;title&gt;MicroRNA expression profiles as biomarkers of minor salivary gland inflammation and dysfunction in Sjogren&amp;apos;s syndrome&lt;/title&gt;&lt;secondary-title&gt;Arthritis Rheum&lt;/secondary-title&gt;&lt;alt-title&gt;Arthritis and rheumatism&lt;/alt-title&gt;&lt;/titles&gt;&lt;periodical&gt;&lt;full-title&gt;Arthritis Rheum&lt;/full-title&gt;&lt;abbr-1&gt;Arthritis Rheum.&lt;/abbr-1&gt;&lt;/periodical&gt;&lt;pages&gt;535-44&lt;/pages&gt;&lt;volume&gt;63&lt;/volume&gt;&lt;number&gt;2&lt;/number&gt;&lt;keywords&gt;&lt;keyword&gt;Adult&lt;/keyword&gt;&lt;keyword&gt;Aged&lt;/keyword&gt;&lt;keyword&gt;Biological Markers&lt;/keyword&gt;&lt;keyword&gt;Feasibility Studies&lt;/keyword&gt;&lt;keyword&gt;Female&lt;/keyword&gt;&lt;keyword&gt;Gene Expression&lt;/keyword&gt;&lt;keyword&gt;Gene Expression Profiling&lt;/keyword&gt;&lt;keyword&gt;Humans&lt;/keyword&gt;&lt;keyword&gt;MicroRNAs/analysis/*metabolism&lt;/keyword&gt;&lt;keyword&gt;Middle Aged&lt;/keyword&gt;&lt;keyword&gt;Oligonucleotide Array Sequence Analysis/methods&lt;/keyword&gt;&lt;keyword&gt;Salivary Glands, Minor/*metabolism/pathology&lt;/keyword&gt;&lt;keyword&gt;Sialadenitis/diagnosis/*genetics&lt;/keyword&gt;&lt;keyword&gt;Sjogren&amp;apos;s Syndrome/diagnosis/*genetics&lt;/keyword&gt;&lt;keyword&gt;Young Adult&lt;/keyword&gt;&lt;/keywords&gt;&lt;dates&gt;&lt;year&gt;2011&lt;/year&gt;&lt;pub-dates&gt;&lt;date&gt;Feb&lt;/date&gt;&lt;/pub-dates&gt;&lt;/dates&gt;&lt;isbn&gt;1529-0131 (Electronic)&amp;#xD;0004-3591 (Linking)&lt;/isbn&gt;&lt;accession-num&gt;21280008&lt;/accession-num&gt;&lt;urls&gt;&lt;related-urls&gt;&lt;url&gt;http://www.ncbi.nlm.nih.gov/pubmed/21280008&lt;/url&gt;&lt;/related-urls&gt;&lt;/urls&gt;&lt;custom2&gt;3653295&lt;/custom2&gt;&lt;electronic-resource-num&gt;10.1002/art.30131&lt;/electronic-resource-num&gt;&lt;/record&gt;&lt;/Cite&gt;&lt;/EndNote&gt;</w:instrText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2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1B7070" w:rsidRPr="001F2C88" w14:paraId="12B4F9BA" w14:textId="77777777" w:rsidTr="000A27B0">
        <w:trPr>
          <w:trHeight w:hRule="exact" w:val="491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D967B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378a-3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52A45C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80F54" w14:textId="32042F54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 xml:space="preserve">INF </w:t>
            </w:r>
            <w:r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WNrZXJsPC9BdXRob3I+PFllYXI+MjAxMjwvWWVhcj48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</w:fldData>
              </w:fldChar>
            </w:r>
            <w:r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WNrZXJsPC9BdXRob3I+PFllYXI+MjAxMjwvWWVhcj48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</w:fldData>
              </w:fldChar>
            </w:r>
            <w:r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 w:themeColor="text1"/>
                <w:sz w:val="20"/>
                <w:szCs w:val="20"/>
              </w:rPr>
            </w:r>
            <w:r>
              <w:rPr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color w:val="000000" w:themeColor="text1"/>
                <w:sz w:val="20"/>
                <w:szCs w:val="20"/>
              </w:rPr>
            </w:r>
            <w:r>
              <w:rPr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noProof/>
                <w:color w:val="000000" w:themeColor="text1"/>
                <w:sz w:val="20"/>
                <w:szCs w:val="20"/>
              </w:rPr>
              <w:t>[4]</w:t>
            </w:r>
            <w:r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F0BBF2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kern w:val="24"/>
                <w:sz w:val="20"/>
                <w:szCs w:val="20"/>
              </w:rPr>
              <w:t>hsa-miR-18a-3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66EFC2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08ABD6" w14:textId="41BD7110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miR17-92 cluster</w:t>
            </w:r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YaWFvPC9BdXRob3I+PFllYXI+MjAwODwvWWVhcj48UmVj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YaWFvPC9BdXRob3I+PFllYXI+MjAwODwvWWVhcj48UmVj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5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eastAsia="Times New Roman"/>
                <w:sz w:val="20"/>
                <w:szCs w:val="20"/>
              </w:rPr>
              <w:t>pSS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sz w:val="20"/>
                <w:szCs w:val="20"/>
              </w:rPr>
              <w:instrText xml:space="preserve"> ADDIN EN.CITE &lt;EndNote&gt;&lt;Cite&gt;&lt;Author&gt;Alevizos&lt;/Author&gt;&lt;Year&gt;2010&lt;/Year&gt;&lt;RecNum&gt;3545&lt;/RecNum&gt;&lt;DisplayText&gt;[6]&lt;/DisplayText&gt;&lt;record&gt;&lt;rec-number&gt;3545&lt;/rec-number&gt;&lt;foreign-keys&gt;&lt;key app="EN" db-id="xw920fds6ze0v1exz93v9rwn05ftadsx59v0" timestamp="1483625731"&gt;3545&lt;/key&gt;&lt;/foreign-keys&gt;&lt;ref-type name="Journal Article"&gt;17&lt;/ref-type&gt;&lt;contributors&gt;&lt;authors&gt;&lt;author&gt;Alevizos, I.&lt;/author&gt;&lt;author&gt;Illei, G. G.&lt;/author&gt;&lt;/authors&gt;&lt;/contributors&gt;&lt;auth-address&gt;Sjogren&amp;apos;s Syndrome Clinic, Molecular Physiology &amp;amp; Therapeutics Branch, National Institute of Dental and Craniofacial Research, Bethesda, MD, USA.&lt;/auth-address&gt;&lt;titles&gt;&lt;title&gt;MicroRNAs in Sjogren&amp;apos;s syndrome as a prototypic autoimmune disease&lt;/title&gt;&lt;secondary-title&gt;Autoimmun Rev&lt;/secondary-title&gt;&lt;/titles&gt;&lt;periodical&gt;&lt;full-title&gt;Autoimmun Rev&lt;/full-title&gt;&lt;/periodical&gt;&lt;pages&gt;618-21&lt;/pages&gt;&lt;volume&gt;9&lt;/volume&gt;&lt;number&gt;9&lt;/number&gt;&lt;keywords&gt;&lt;keyword&gt;Arthritis, Rheumatoid/genetics&lt;/keyword&gt;&lt;keyword&gt;Autoimmune Diseases/*genetics/immunology&lt;/keyword&gt;&lt;keyword&gt;Humans&lt;/keyword&gt;&lt;keyword&gt;Lupus Erythematosus, Systemic/genetics&lt;/keyword&gt;&lt;keyword&gt;MicroRNAs/genetics/*physiology&lt;/keyword&gt;&lt;keyword&gt;Multiple Sclerosis/genetics&lt;/keyword&gt;&lt;keyword&gt;Sjogren&amp;apos;s Syndrome/diagnosis/*genetics/immunology&lt;/keyword&gt;&lt;/keywords&gt;&lt;dates&gt;&lt;year&gt;2010&lt;/year&gt;&lt;pub-dates&gt;&lt;date&gt;Jul&lt;/date&gt;&lt;/pub-dates&gt;&lt;/dates&gt;&lt;isbn&gt;1873-0183 (Electronic)&amp;#xD;1568-9972 (Linking)&lt;/isbn&gt;&lt;accession-num&gt;20457282&lt;/accession-num&gt;&lt;urls&gt;&lt;related-urls&gt;&lt;url&gt;https://www.ncbi.nlm.nih.gov/pubmed/20457282&lt;/url&gt;&lt;/related-urls&gt;&lt;/urls&gt;&lt;custom2&gt;PMC3408312&lt;/custom2&gt;&lt;electronic-resource-num&gt;10.1016/j.autrev.2010.05.009&lt;/electronic-resource-num&gt;&lt;/record&gt;&lt;/Cite&gt;&lt;/EndNote&gt;</w:instrText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6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1B7070" w:rsidRPr="00806F34" w14:paraId="4C56BE95" w14:textId="77777777" w:rsidTr="000A27B0">
        <w:trPr>
          <w:trHeight w:hRule="exact" w:val="658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DD04E6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26a-5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11CB77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B75AE3" w14:textId="61CE7BE1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r>
              <w:rPr>
                <w:rFonts w:eastAsia="Times New Roman"/>
                <w:kern w:val="24"/>
                <w:sz w:val="20"/>
                <w:szCs w:val="20"/>
              </w:rPr>
              <w:t xml:space="preserve">MS 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 &lt;EndNote&gt;&lt;Cite&gt;&lt;Author&gt;Zahednasab&lt;/Author&gt;&lt;Year&gt;2014&lt;/Year&gt;&lt;RecNum&gt;3025&lt;/RecNum&gt;&lt;DisplayText&gt;[7]&lt;/DisplayText&gt;&lt;record&gt;&lt;rec-number&gt;3025&lt;/rec-number&gt;&lt;foreign-keys&gt;&lt;key app="EN" db-id="xw920fds6ze0v1exz93v9rwn05ftadsx59v0" timestamp="1463494031"&gt;3025&lt;/key&gt;&lt;/foreign-keys&gt;&lt;ref-type name="Journal Article"&gt;17&lt;/ref-type&gt;&lt;contributors&gt;&lt;authors&gt;&lt;author&gt;Zahednasab, H.&lt;/author&gt;&lt;author&gt;Balood, M.&lt;/author&gt;&lt;/authors&gt;&lt;/contributors&gt;&lt;auth-address&gt;Department of Clinical Biochemistry, Faculty of Medical Sciences, Tarbiat Modares University, Tehran, Iran. Electronic address: h.zahednasab@modares.ac.ir.&amp;#xD;Department of Clinical Biochemistry, Faculty of Medical Sciences, Tarbiat Modares University, Tehran, Iran.&lt;/auth-address&gt;&lt;titles&gt;&lt;title&gt;The role of miR-326 and miR-26a in MS disease activity&lt;/title&gt;&lt;secondary-title&gt;Gene&lt;/secondary-title&gt;&lt;/titles&gt;&lt;periodical&gt;&lt;full-title&gt;Gene&lt;/full-title&gt;&lt;/periodical&gt;&lt;pages&gt;158&lt;/pages&gt;&lt;volume&gt;548&lt;/volume&gt;&lt;number&gt;1&lt;/number&gt;&lt;keywords&gt;&lt;keyword&gt;Female&lt;/keyword&gt;&lt;keyword&gt;Humans&lt;/keyword&gt;&lt;keyword&gt;Male&lt;/keyword&gt;&lt;keyword&gt;MicroRNAs/*genetics&lt;/keyword&gt;&lt;keyword&gt;Multiple Sclerosis, Relapsing-Remitting/*diagnosis&lt;/keyword&gt;&lt;/keywords&gt;&lt;dates&gt;&lt;year&gt;2014&lt;/year&gt;&lt;pub-dates&gt;&lt;date&gt;Sep 10&lt;/date&gt;&lt;/pub-dates&gt;&lt;/dates&gt;&lt;isbn&gt;1879-0038 (Electronic)&amp;#xD;0378-1119 (Linking)&lt;/isbn&gt;&lt;accession-num&gt;25014135&lt;/accession-num&gt;&lt;urls&gt;&lt;related-urls&gt;&lt;url&gt;http://www.ncbi.nlm.nih.gov/pubmed/25014135&lt;/url&gt;&lt;/related-urls&gt;&lt;/urls&gt;&lt;electronic-resource-num&gt;10.1016/j.gene.2014.07.014&lt;/electronic-resource-num&gt;&lt;/record&gt;&lt;/Cite&gt;&lt;/EndNote&gt;</w:instrTex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kern w:val="24"/>
                <w:sz w:val="20"/>
                <w:szCs w:val="20"/>
              </w:rPr>
              <w:t>[7]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kern w:val="24"/>
                <w:sz w:val="20"/>
                <w:szCs w:val="20"/>
              </w:rPr>
              <w:t>, BC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 &lt;EndNote&gt;&lt;Cite&gt;&lt;Author&gt;Padgett&lt;/Author&gt;&lt;Year&gt;2009&lt;/Year&gt;&lt;RecNum&gt;3525&lt;/RecNum&gt;&lt;DisplayText&gt;[8]&lt;/DisplayText&gt;&lt;record&gt;&lt;rec-number&gt;3525&lt;/rec-number&gt;&lt;foreign-keys&gt;&lt;key app="EN" db-id="xw920fds6ze0v1exz93v9rwn05ftadsx59v0" timestamp="1481189713"&gt;3525&lt;/key&gt;&lt;/foreign-keys&gt;&lt;ref-type name="Journal Article"&gt;17&lt;/ref-type&gt;&lt;contributors&gt;&lt;authors&gt;&lt;author&gt;Padgett, K. A.&lt;/author&gt;&lt;author&gt;Lan, R. Y.&lt;/author&gt;&lt;author&gt;Leung, P. C.&lt;/author&gt;&lt;author&gt;Lleo, A.&lt;/author&gt;&lt;author&gt;Dawson, K.&lt;/author&gt;&lt;author&gt;Pfeiff, J.&lt;/author&gt;&lt;author&gt;Mao, T. K.&lt;/author&gt;&lt;author&gt;Coppel, R. L.&lt;/author&gt;&lt;author&gt;Ansari, A. A.&lt;/author&gt;&lt;author&gt;Gershwin, M. E.&lt;/author&gt;&lt;/authors&gt;&lt;/contributors&gt;&lt;auth-address&gt;Department of Medical Microbiology and Immunology, University of California, Davis, CA 95616, USA.&lt;/auth-address&gt;&lt;titles&gt;&lt;title&gt;Primary biliary cirrhosis is associated with altered hepatic microRNA expression&lt;/title&gt;&lt;secondary-title&gt;J Autoimmun&lt;/secondary-title&gt;&lt;/titles&gt;&lt;periodical&gt;&lt;full-title&gt;J Autoimmun&lt;/full-title&gt;&lt;abbr-1&gt;Journal of autoimmunity&lt;/abbr-1&gt;&lt;/periodical&gt;&lt;pages&gt;246-53&lt;/pages&gt;&lt;volume&gt;32&lt;/volume&gt;&lt;number&gt;3-4&lt;/number&gt;&lt;keywords&gt;&lt;keyword&gt;Down-Regulation&lt;/keyword&gt;&lt;keyword&gt;Gene Expression Profiling&lt;/keyword&gt;&lt;keyword&gt;*Gene Expression Regulation&lt;/keyword&gt;&lt;keyword&gt;Humans&lt;/keyword&gt;&lt;keyword&gt;Liver/*metabolism&lt;/keyword&gt;&lt;keyword&gt;Liver Cirrhosis, Biliary/*genetics&lt;/keyword&gt;&lt;keyword&gt;MicroRNAs/*genetics&lt;/keyword&gt;&lt;keyword&gt;Oligonucleotide Array Sequence Analysis&lt;/keyword&gt;&lt;keyword&gt;Up-Regulation&lt;/keyword&gt;&lt;/keywords&gt;&lt;dates&gt;&lt;year&gt;2009&lt;/year&gt;&lt;pub-dates&gt;&lt;date&gt;May-Jun&lt;/date&gt;&lt;/pub-dates&gt;&lt;/dates&gt;&lt;isbn&gt;1095-9157 (Electronic)&amp;#xD;0896-8411 (Linking)&lt;/isbn&gt;&lt;accession-num&gt;19345069&lt;/accession-num&gt;&lt;urls&gt;&lt;related-urls&gt;&lt;url&gt;https://www.ncbi.nlm.nih.gov/pubmed/19345069&lt;/url&gt;&lt;/related-urls&gt;&lt;/urls&gt;&lt;custom2&gt;PMC2698796&lt;/custom2&gt;&lt;electronic-resource-num&gt;10.1016/j.jaut.2009.02.022&lt;/electronic-resource-num&gt;&lt;/record&gt;&lt;/Cite&gt;&lt;/EndNote&gt;</w:instrTex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kern w:val="24"/>
                <w:sz w:val="20"/>
                <w:szCs w:val="20"/>
              </w:rPr>
              <w:t>[8]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69B51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kern w:val="24"/>
                <w:sz w:val="20"/>
                <w:szCs w:val="20"/>
              </w:rPr>
              <w:t>hsa-miR-19b-3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215F27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BFDDD" w14:textId="5A007C66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miR17-92 cluster</w:t>
            </w:r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YaWFvPC9BdXRob3I+PFllYXI+MjAwODwvWWVhcj48UmVj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YaWFvPC9BdXRob3I+PFllYXI+MjAwODwvWWVhcj48UmVj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5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eastAsia="Times New Roman"/>
                <w:sz w:val="20"/>
                <w:szCs w:val="20"/>
              </w:rPr>
              <w:t>pSS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sz w:val="20"/>
                <w:szCs w:val="20"/>
              </w:rPr>
              <w:instrText xml:space="preserve"> ADDIN EN.CITE &lt;EndNote&gt;&lt;Cite&gt;&lt;Author&gt;Alevizos&lt;/Author&gt;&lt;Year&gt;2010&lt;/Year&gt;&lt;RecNum&gt;3545&lt;/RecNum&gt;&lt;DisplayText&gt;[6]&lt;/DisplayText&gt;&lt;record&gt;&lt;rec-number&gt;3545&lt;/rec-number&gt;&lt;foreign-keys&gt;&lt;key app="EN" db-id="xw920fds6ze0v1exz93v9rwn05ftadsx59v0" timestamp="1483625731"&gt;3545&lt;/key&gt;&lt;/foreign-keys&gt;&lt;ref-type name="Journal Article"&gt;17&lt;/ref-type&gt;&lt;contributors&gt;&lt;authors&gt;&lt;author&gt;Alevizos, I.&lt;/author&gt;&lt;author&gt;Illei, G. G.&lt;/author&gt;&lt;/authors&gt;&lt;/contributors&gt;&lt;auth-address&gt;Sjogren&amp;apos;s Syndrome Clinic, Molecular Physiology &amp;amp; Therapeutics Branch, National Institute of Dental and Craniofacial Research, Bethesda, MD, USA.&lt;/auth-address&gt;&lt;titles&gt;&lt;title&gt;MicroRNAs in Sjogren&amp;apos;s syndrome as a prototypic autoimmune disease&lt;/title&gt;&lt;secondary-title&gt;Autoimmun Rev&lt;/secondary-title&gt;&lt;/titles&gt;&lt;periodical&gt;&lt;full-title&gt;Autoimmun Rev&lt;/full-title&gt;&lt;/periodical&gt;&lt;pages&gt;618-21&lt;/pages&gt;&lt;volume&gt;9&lt;/volume&gt;&lt;number&gt;9&lt;/number&gt;&lt;keywords&gt;&lt;keyword&gt;Arthritis, Rheumatoid/genetics&lt;/keyword&gt;&lt;keyword&gt;Autoimmune Diseases/*genetics/immunology&lt;/keyword&gt;&lt;keyword&gt;Humans&lt;/keyword&gt;&lt;keyword&gt;Lupus Erythematosus, Systemic/genetics&lt;/keyword&gt;&lt;keyword&gt;MicroRNAs/genetics/*physiology&lt;/keyword&gt;&lt;keyword&gt;Multiple Sclerosis/genetics&lt;/keyword&gt;&lt;keyword&gt;Sjogren&amp;apos;s Syndrome/diagnosis/*genetics/immunology&lt;/keyword&gt;&lt;/keywords&gt;&lt;dates&gt;&lt;year&gt;2010&lt;/year&gt;&lt;pub-dates&gt;&lt;date&gt;Jul&lt;/date&gt;&lt;/pub-dates&gt;&lt;/dates&gt;&lt;isbn&gt;1873-0183 (Electronic)&amp;#xD;1568-9972 (Linking)&lt;/isbn&gt;&lt;accession-num&gt;20457282&lt;/accession-num&gt;&lt;urls&gt;&lt;related-urls&gt;&lt;url&gt;https://www.ncbi.nlm.nih.gov/pubmed/20457282&lt;/url&gt;&lt;/related-urls&gt;&lt;/urls&gt;&lt;custom2&gt;PMC3408312&lt;/custom2&gt;&lt;electronic-resource-num&gt;10.1016/j.autrev.2010.05.009&lt;/electronic-resource-num&gt;&lt;/record&gt;&lt;/Cite&gt;&lt;/EndNote&gt;</w:instrText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6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1B7070" w:rsidRPr="001F2C88" w14:paraId="749B6FAE" w14:textId="77777777" w:rsidTr="000A27B0">
        <w:trPr>
          <w:trHeight w:hRule="exact" w:val="340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A35EB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30b-5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533F67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B433C0" w14:textId="1E6CD0E7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proofErr w:type="spellStart"/>
            <w:r w:rsidRPr="00A33AAF">
              <w:rPr>
                <w:rFonts w:eastAsia="Times New Roman"/>
                <w:kern w:val="24"/>
                <w:sz w:val="20"/>
                <w:szCs w:val="20"/>
              </w:rPr>
              <w:t>pSS</w:t>
            </w:r>
            <w:proofErr w:type="spellEnd"/>
            <w:r>
              <w:rPr>
                <w:rFonts w:eastAsia="Times New Roman"/>
                <w:kern w:val="24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 &lt;EndNote&gt;&lt;Cite&gt;&lt;Author&gt;Alevizos&lt;/Author&gt;&lt;Year&gt;2011&lt;/Year&gt;&lt;RecNum&gt;2366&lt;/RecNum&gt;&lt;DisplayText&gt;[2]&lt;/DisplayText&gt;&lt;record&gt;&lt;rec-number&gt;2366&lt;/rec-number&gt;&lt;foreign-keys&gt;&lt;key app="EN" db-id="xw920fds6ze0v1exz93v9rwn05ftadsx59v0" timestamp="1410637433"&gt;2366&lt;/key&gt;&lt;/foreign-keys&gt;&lt;ref-type name="Journal Article"&gt;17&lt;/ref-type&gt;&lt;contributors&gt;&lt;authors&gt;&lt;author&gt;Alevizos, I.&lt;/author&gt;&lt;author&gt;Alexander, S.&lt;/author&gt;&lt;author&gt;Turner, R. J.&lt;/author&gt;&lt;author&gt;Illei, G. G.&lt;/author&gt;&lt;/authors&gt;&lt;/contributors&gt;&lt;auth-address&gt;National Institute of Dental and Craniofacial Research, NIH, Bethesda, Maryland 20892, USA.&lt;/auth-address&gt;&lt;titles&gt;&lt;title&gt;MicroRNA expression profiles as biomarkers of minor salivary gland inflammation and dysfunction in Sjogren&amp;apos;s syndrome&lt;/title&gt;&lt;secondary-title&gt;Arthritis Rheum&lt;/secondary-title&gt;&lt;alt-title&gt;Arthritis and rheumatism&lt;/alt-title&gt;&lt;/titles&gt;&lt;periodical&gt;&lt;full-title&gt;Arthritis Rheum&lt;/full-title&gt;&lt;abbr-1&gt;Arthritis Rheum.&lt;/abbr-1&gt;&lt;/periodical&gt;&lt;pages&gt;535-44&lt;/pages&gt;&lt;volume&gt;63&lt;/volume&gt;&lt;number&gt;2&lt;/number&gt;&lt;keywords&gt;&lt;keyword&gt;Adult&lt;/keyword&gt;&lt;keyword&gt;Aged&lt;/keyword&gt;&lt;keyword&gt;Biological Markers&lt;/keyword&gt;&lt;keyword&gt;Feasibility Studies&lt;/keyword&gt;&lt;keyword&gt;Female&lt;/keyword&gt;&lt;keyword&gt;Gene Expression&lt;/keyword&gt;&lt;keyword&gt;Gene Expression Profiling&lt;/keyword&gt;&lt;keyword&gt;Humans&lt;/keyword&gt;&lt;keyword&gt;MicroRNAs/analysis/*metabolism&lt;/keyword&gt;&lt;keyword&gt;Middle Aged&lt;/keyword&gt;&lt;keyword&gt;Oligonucleotide Array Sequence Analysis/methods&lt;/keyword&gt;&lt;keyword&gt;Salivary Glands, Minor/*metabolism/pathology&lt;/keyword&gt;&lt;keyword&gt;Sialadenitis/diagnosis/*genetics&lt;/keyword&gt;&lt;keyword&gt;Sjogren&amp;apos;s Syndrome/diagnosis/*genetics&lt;/keyword&gt;&lt;keyword&gt;Young Adult&lt;/keyword&gt;&lt;/keywords&gt;&lt;dates&gt;&lt;year&gt;2011&lt;/year&gt;&lt;pub-dates&gt;&lt;date&gt;Feb&lt;/date&gt;&lt;/pub-dates&gt;&lt;/dates&gt;&lt;isbn&gt;1529-0131 (Electronic)&amp;#xD;0004-3591 (Linking)&lt;/isbn&gt;&lt;accession-num&gt;21280008&lt;/accession-num&gt;&lt;urls&gt;&lt;related-urls&gt;&lt;url&gt;http://www.ncbi.nlm.nih.gov/pubmed/21280008&lt;/url&gt;&lt;/related-urls&gt;&lt;/urls&gt;&lt;custom2&gt;3653295&lt;/custom2&gt;&lt;electronic-resource-num&gt;10.1002/art.30131&lt;/electronic-resource-num&gt;&lt;/record&gt;&lt;/Cite&gt;&lt;/EndNote&gt;</w:instrTex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kern w:val="24"/>
                <w:sz w:val="20"/>
                <w:szCs w:val="20"/>
              </w:rPr>
              <w:t>[2]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3224CB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kern w:val="24"/>
                <w:sz w:val="20"/>
                <w:szCs w:val="20"/>
              </w:rPr>
              <w:t>hsa-miR-26a-5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BA43A2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1670E" w14:textId="5EB56F17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MS</w:t>
            </w:r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 &lt;EndNote&gt;&lt;Cite&gt;&lt;Author&gt;Zahednasab&lt;/Author&gt;&lt;Year&gt;2014&lt;/Year&gt;&lt;RecNum&gt;3025&lt;/RecNum&gt;&lt;DisplayText&gt;[7]&lt;/DisplayText&gt;&lt;record&gt;&lt;rec-number&gt;3025&lt;/rec-number&gt;&lt;foreign-keys&gt;&lt;key app="EN" db-id="xw920fds6ze0v1exz93v9rwn05ftadsx59v0" timestamp="1463494031"&gt;3025&lt;/key&gt;&lt;/foreign-keys&gt;&lt;ref-type name="Journal Article"&gt;17&lt;/ref-type&gt;&lt;contributors&gt;&lt;authors&gt;&lt;author&gt;Zahednasab, H.&lt;/author&gt;&lt;author&gt;Balood, M.&lt;/author&gt;&lt;/authors&gt;&lt;/contributors&gt;&lt;auth-address&gt;Department of Clinical Biochemistry, Faculty of Medical Sciences, Tarbiat Modares University, Tehran, Iran. Electronic address: h.zahednasab@modares.ac.ir.&amp;#xD;Department of Clinical Biochemistry, Faculty of Medical Sciences, Tarbiat Modares University, Tehran, Iran.&lt;/auth-address&gt;&lt;titles&gt;&lt;title&gt;The role of miR-326 and miR-26a in MS disease activity&lt;/title&gt;&lt;secondary-title&gt;Gene&lt;/secondary-title&gt;&lt;/titles&gt;&lt;periodical&gt;&lt;full-title&gt;Gene&lt;/full-title&gt;&lt;/periodical&gt;&lt;pages&gt;158&lt;/pages&gt;&lt;volume&gt;548&lt;/volume&gt;&lt;number&gt;1&lt;/number&gt;&lt;keywords&gt;&lt;keyword&gt;Female&lt;/keyword&gt;&lt;keyword&gt;Humans&lt;/keyword&gt;&lt;keyword&gt;Male&lt;/keyword&gt;&lt;keyword&gt;MicroRNAs/*genetics&lt;/keyword&gt;&lt;keyword&gt;Multiple Sclerosis, Relapsing-Remitting/*diagnosis&lt;/keyword&gt;&lt;/keywords&gt;&lt;dates&gt;&lt;year&gt;2014&lt;/year&gt;&lt;pub-dates&gt;&lt;date&gt;Sep 10&lt;/date&gt;&lt;/pub-dates&gt;&lt;/dates&gt;&lt;isbn&gt;1879-0038 (Electronic)&amp;#xD;0378-1119 (Linking)&lt;/isbn&gt;&lt;accession-num&gt;25014135&lt;/accession-num&gt;&lt;urls&gt;&lt;related-urls&gt;&lt;url&gt;http://www.ncbi.nlm.nih.gov/pubmed/25014135&lt;/url&gt;&lt;/related-urls&gt;&lt;/urls&gt;&lt;electronic-resource-num&gt;10.1016/j.gene.2014.07.014&lt;/electronic-resource-num&gt;&lt;/record&gt;&lt;/Cite&gt;&lt;/EndNote&gt;</w:instrTex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kern w:val="24"/>
                <w:sz w:val="20"/>
                <w:szCs w:val="20"/>
              </w:rPr>
              <w:t>[7]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</w:p>
        </w:tc>
      </w:tr>
      <w:tr w:rsidR="001B7070" w:rsidRPr="000A6AEB" w14:paraId="0E145E9C" w14:textId="77777777" w:rsidTr="000A27B0">
        <w:trPr>
          <w:trHeight w:hRule="exact" w:val="340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18601F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140-3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2C4D1E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975929" w14:textId="5D306815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T1D</w:t>
            </w:r>
            <w:r w:rsidRPr="00A33AAF"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sz w:val="20"/>
                <w:szCs w:val="20"/>
              </w:rPr>
              <w:instrText xml:space="preserve"> ADDIN EN.CITE &lt;EndNote&gt;&lt;Cite&gt;&lt;Author&gt;Collares&lt;/Author&gt;&lt;Year&gt;2013&lt;/Year&gt;&lt;RecNum&gt;3023&lt;/RecNum&gt;&lt;DisplayText&gt;[9]&lt;/DisplayText&gt;&lt;record&gt;&lt;rec-number&gt;3023&lt;/rec-number&gt;&lt;foreign-keys&gt;&lt;key app="EN" db-id="xw920fds6ze0v1exz93v9rwn05ftadsx59v0" timestamp="1463477101"&gt;3023&lt;/key&gt;&lt;/foreign-keys&gt;&lt;ref-type name="Journal Article"&gt;17&lt;/ref-type&gt;&lt;contributors&gt;&lt;authors&gt;&lt;author&gt;Collares, C. V.&lt;/author&gt;&lt;author&gt;Evangelista, A. F.&lt;/author&gt;&lt;author&gt;Xavier, D. J.&lt;/author&gt;&lt;author&gt;Rassi, D. M.&lt;/author&gt;&lt;author&gt;Arns, T.&lt;/author&gt;&lt;author&gt;Foss-Freitas, M. C.&lt;/author&gt;&lt;author&gt;Foss, M. C.&lt;/author&gt;&lt;author&gt;Puthier, D.&lt;/author&gt;&lt;author&gt;Sakamoto-Hojo, E. T.&lt;/author&gt;&lt;author&gt;Passos, G. A.&lt;/author&gt;&lt;author&gt;Donadi, E. A.&lt;/author&gt;&lt;/authors&gt;&lt;/contributors&gt;&lt;auth-address&gt;Department of Medicine, Division of Clinical Immunology, Faculty of Medicine of Ribeirao Preto, University of Sao Paulo, 14048-900 Ribeirao Preto, SP, Brazil. eadonadi@fmrp.usp.br.&lt;/auth-address&gt;&lt;titles&gt;&lt;title&gt;Identifying common and specific microRNAs expressed in peripheral blood mononuclear cell of type 1, type 2, and gestational diabetes mellitus patients&lt;/title&gt;&lt;secondary-title&gt;BMC Res Notes&lt;/secondary-title&gt;&lt;/titles&gt;&lt;periodical&gt;&lt;full-title&gt;BMC Res Notes&lt;/full-title&gt;&lt;abbr-1&gt;BMC research notes&lt;/abbr-1&gt;&lt;/periodical&gt;&lt;pages&gt;491&lt;/pages&gt;&lt;volume&gt;6&lt;/volume&gt;&lt;keywords&gt;&lt;keyword&gt;Diabetes Mellitus, Type 1/*genetics&lt;/keyword&gt;&lt;keyword&gt;Diabetes Mellitus, Type 2/*genetics&lt;/keyword&gt;&lt;keyword&gt;Diabetes, Gestational/*genetics&lt;/keyword&gt;&lt;keyword&gt;Female&lt;/keyword&gt;&lt;keyword&gt;Humans&lt;/keyword&gt;&lt;keyword&gt;MicroRNAs/*genetics&lt;/keyword&gt;&lt;keyword&gt;Monocytes/*metabolism&lt;/keyword&gt;&lt;keyword&gt;Pregnancy&lt;/keyword&gt;&lt;/keywords&gt;&lt;dates&gt;&lt;year&gt;2013&lt;/year&gt;&lt;/dates&gt;&lt;isbn&gt;1756-0500 (Electronic)&amp;#xD;1756-0500 (Linking)&lt;/isbn&gt;&lt;accession-num&gt;24279768&lt;/accession-num&gt;&lt;urls&gt;&lt;related-urls&gt;&lt;url&gt;http://www.ncbi.nlm.nih.gov/pubmed/24279768&lt;/url&gt;&lt;/related-urls&gt;&lt;/urls&gt;&lt;custom2&gt;PMC4222092&lt;/custom2&gt;&lt;electronic-resource-num&gt;10.1186/1756-0500-6-491&lt;/electronic-resource-num&gt;&lt;/record&gt;&lt;/Cite&gt;&lt;/EndNote&gt;</w:instrText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9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42487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20a-5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3A3671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47805D" w14:textId="1AD7646F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MS</w:t>
            </w:r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LZWxsZXI8L0F1dGhvcj48WWVhcj4yMDE0PC9ZZWFyPjxS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LZWxsZXI8L0F1dGhvcj48WWVhcj4yMDE0PC9ZZWFyPjxS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10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1B7070" w:rsidRPr="00FB613F" w14:paraId="488C7A27" w14:textId="77777777" w:rsidTr="000A27B0">
        <w:trPr>
          <w:trHeight w:hRule="exact" w:val="340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7E2CA9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30c-5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842CC2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B5CE64" w14:textId="74B30F34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T1D</w:t>
            </w:r>
            <w:r w:rsidRPr="00A33AAF"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sz w:val="20"/>
                <w:szCs w:val="20"/>
              </w:rPr>
              <w:instrText xml:space="preserve"> ADDIN EN.CITE &lt;EndNote&gt;&lt;Cite&gt;&lt;Author&gt;Collares&lt;/Author&gt;&lt;Year&gt;2013&lt;/Year&gt;&lt;RecNum&gt;3023&lt;/RecNum&gt;&lt;DisplayText&gt;[9]&lt;/DisplayText&gt;&lt;record&gt;&lt;rec-number&gt;3023&lt;/rec-number&gt;&lt;foreign-keys&gt;&lt;key app="EN" db-id="xw920fds6ze0v1exz93v9rwn05ftadsx59v0" timestamp="1463477101"&gt;3023&lt;/key&gt;&lt;/foreign-keys&gt;&lt;ref-type name="Journal Article"&gt;17&lt;/ref-type&gt;&lt;contributors&gt;&lt;authors&gt;&lt;author&gt;Collares, C. V.&lt;/author&gt;&lt;author&gt;Evangelista, A. F.&lt;/author&gt;&lt;author&gt;Xavier, D. J.&lt;/author&gt;&lt;author&gt;Rassi, D. M.&lt;/author&gt;&lt;author&gt;Arns, T.&lt;/author&gt;&lt;author&gt;Foss-Freitas, M. C.&lt;/author&gt;&lt;author&gt;Foss, M. C.&lt;/author&gt;&lt;author&gt;Puthier, D.&lt;/author&gt;&lt;author&gt;Sakamoto-Hojo, E. T.&lt;/author&gt;&lt;author&gt;Passos, G. A.&lt;/author&gt;&lt;author&gt;Donadi, E. A.&lt;/author&gt;&lt;/authors&gt;&lt;/contributors&gt;&lt;auth-address&gt;Department of Medicine, Division of Clinical Immunology, Faculty of Medicine of Ribeirao Preto, University of Sao Paulo, 14048-900 Ribeirao Preto, SP, Brazil. eadonadi@fmrp.usp.br.&lt;/auth-address&gt;&lt;titles&gt;&lt;title&gt;Identifying common and specific microRNAs expressed in peripheral blood mononuclear cell of type 1, type 2, and gestational diabetes mellitus patients&lt;/title&gt;&lt;secondary-title&gt;BMC Res Notes&lt;/secondary-title&gt;&lt;/titles&gt;&lt;periodical&gt;&lt;full-title&gt;BMC Res Notes&lt;/full-title&gt;&lt;abbr-1&gt;BMC research notes&lt;/abbr-1&gt;&lt;/periodical&gt;&lt;pages&gt;491&lt;/pages&gt;&lt;volume&gt;6&lt;/volume&gt;&lt;keywords&gt;&lt;keyword&gt;Diabetes Mellitus, Type 1/*genetics&lt;/keyword&gt;&lt;keyword&gt;Diabetes Mellitus, Type 2/*genetics&lt;/keyword&gt;&lt;keyword&gt;Diabetes, Gestational/*genetics&lt;/keyword&gt;&lt;keyword&gt;Female&lt;/keyword&gt;&lt;keyword&gt;Humans&lt;/keyword&gt;&lt;keyword&gt;MicroRNAs/*genetics&lt;/keyword&gt;&lt;keyword&gt;Monocytes/*metabolism&lt;/keyword&gt;&lt;keyword&gt;Pregnancy&lt;/keyword&gt;&lt;/keywords&gt;&lt;dates&gt;&lt;year&gt;2013&lt;/year&gt;&lt;/dates&gt;&lt;isbn&gt;1756-0500 (Electronic)&amp;#xD;1756-0500 (Linking)&lt;/isbn&gt;&lt;accession-num&gt;24279768&lt;/accession-num&gt;&lt;urls&gt;&lt;related-urls&gt;&lt;url&gt;http://www.ncbi.nlm.nih.gov/pubmed/24279768&lt;/url&gt;&lt;/related-urls&gt;&lt;/urls&gt;&lt;custom2&gt;PMC4222092&lt;/custom2&gt;&lt;electronic-resource-num&gt;10.1186/1756-0500-6-491&lt;/electronic-resource-num&gt;&lt;/record&gt;&lt;/Cite&gt;&lt;/EndNote&gt;</w:instrText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9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BBA9D9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kern w:val="24"/>
                <w:sz w:val="20"/>
                <w:szCs w:val="20"/>
              </w:rPr>
            </w:pPr>
            <w:r w:rsidRPr="00A33AAF">
              <w:rPr>
                <w:rFonts w:eastAsia="Times New Roman"/>
                <w:kern w:val="24"/>
                <w:sz w:val="20"/>
                <w:szCs w:val="20"/>
              </w:rPr>
              <w:t>hsa-miR-32-5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6FA34E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D8A707" w14:textId="6EE1FF47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r>
              <w:rPr>
                <w:rFonts w:eastAsia="Times New Roman"/>
                <w:kern w:val="24"/>
                <w:sz w:val="20"/>
                <w:szCs w:val="20"/>
              </w:rPr>
              <w:t>MS</w:t>
            </w:r>
            <w:r w:rsidRPr="00A33AAF">
              <w:rPr>
                <w:rFonts w:eastAsia="Times New Roman"/>
                <w:kern w:val="24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 &lt;EndNote&gt;&lt;Cite&gt;&lt;Author&gt;Yang&lt;/Author&gt;&lt;Year&gt;2014&lt;/Year&gt;&lt;RecNum&gt;3529&lt;/RecNum&gt;&lt;DisplayText&gt;[11]&lt;/DisplayText&gt;&lt;record&gt;&lt;rec-number&gt;3529&lt;/rec-number&gt;&lt;foreign-keys&gt;&lt;key app="EN" db-id="xw920fds6ze0v1exz93v9rwn05ftadsx59v0" timestamp="1481191918"&gt;3529&lt;/key&gt;&lt;/foreign-keys&gt;&lt;ref-type name="Journal Article"&gt;17&lt;/ref-type&gt;&lt;contributors&gt;&lt;authors&gt;&lt;author&gt;Yang, D.&lt;/author&gt;&lt;author&gt;Wang, W. Z.&lt;/author&gt;&lt;author&gt;Zhang, X. M.&lt;/author&gt;&lt;author&gt;Yue, H.&lt;/author&gt;&lt;author&gt;Li, B.&lt;/author&gt;&lt;author&gt;Lin, L.&lt;/author&gt;&lt;author&gt;Fu, J.&lt;/author&gt;&lt;/authors&gt;&lt;/contributors&gt;&lt;auth-address&gt;Department of Neurology, Second Affiliated Hospital, Harbin Medical University, 246 Xuefu Road, Nangang District, Harbin, 150086, China.&lt;/auth-address&gt;&lt;titles&gt;&lt;title&gt;MicroRNA expression aberration in Chinese patients with relapsing remitting multiple sclerosis&lt;/title&gt;&lt;secondary-title&gt;J Mol Neurosci&lt;/secondary-title&gt;&lt;/titles&gt;&lt;periodical&gt;&lt;full-title&gt;J Mol Neurosci&lt;/full-title&gt;&lt;/periodical&gt;&lt;pages&gt;131-7&lt;/pages&gt;&lt;volume&gt;52&lt;/volume&gt;&lt;number&gt;1&lt;/number&gt;&lt;keywords&gt;&lt;keyword&gt;Case-Control Studies&lt;/keyword&gt;&lt;keyword&gt;China&lt;/keyword&gt;&lt;keyword&gt;Humans&lt;/keyword&gt;&lt;keyword&gt;Leukocytes, Mononuclear/metabolism&lt;/keyword&gt;&lt;keyword&gt;MicroRNAs/genetics/*metabolism&lt;/keyword&gt;&lt;keyword&gt;Multiple Sclerosis, Relapsing-Remitting/*metabolism&lt;/keyword&gt;&lt;keyword&gt;Transcription, Genetic&lt;/keyword&gt;&lt;/keywords&gt;&lt;dates&gt;&lt;year&gt;2014&lt;/year&gt;&lt;pub-dates&gt;&lt;date&gt;Jan&lt;/date&gt;&lt;/pub-dates&gt;&lt;/dates&gt;&lt;isbn&gt;1559-1166 (Electronic)&amp;#xD;0895-8696 (Linking)&lt;/isbn&gt;&lt;accession-num&gt;24217794&lt;/accession-num&gt;&lt;urls&gt;&lt;related-urls&gt;&lt;url&gt;https://www.ncbi.nlm.nih.gov/pubmed/24217794&lt;/url&gt;&lt;/related-urls&gt;&lt;/urls&gt;&lt;electronic-resource-num&gt;10.1007/s12031-013-0138-x&lt;/electronic-resource-num&gt;&lt;/record&gt;&lt;/Cite&gt;&lt;/EndNote&gt;</w:instrTex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kern w:val="24"/>
                <w:sz w:val="20"/>
                <w:szCs w:val="20"/>
              </w:rPr>
              <w:t>[11]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</w:p>
        </w:tc>
      </w:tr>
      <w:tr w:rsidR="001B7070" w:rsidRPr="000A6AEB" w14:paraId="213BDC74" w14:textId="77777777" w:rsidTr="000A27B0">
        <w:trPr>
          <w:trHeight w:hRule="exact" w:val="487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37165D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155-5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61D2B6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D83A7" w14:textId="6DDEA757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proofErr w:type="spellStart"/>
            <w:r w:rsidRPr="00A33AAF">
              <w:rPr>
                <w:rFonts w:eastAsia="Times New Roman"/>
                <w:kern w:val="24"/>
                <w:sz w:val="20"/>
                <w:szCs w:val="20"/>
              </w:rPr>
              <w:t>pSS</w:t>
            </w:r>
            <w:proofErr w:type="spellEnd"/>
            <w:r w:rsidRPr="00A33AAF">
              <w:rPr>
                <w:rFonts w:eastAsia="Times New Roman"/>
                <w:kern w:val="24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>
                <w:fldData xml:space="preserve">PEVuZE5vdGU+PENpdGU+PEF1dGhvcj5TaGk8L0F1dGhvcj48WWVhcj4yMDE0PC9ZZWFyPjxSZWNO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</w:fldData>
              </w:fldChar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>
                <w:fldData xml:space="preserve">PEVuZE5vdGU+PENpdGU+PEF1dGhvcj5TaGk8L0F1dGhvcj48WWVhcj4yMDE0PC9ZZWFyPjxSZWNO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</w:fldData>
              </w:fldChar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kern w:val="24"/>
                <w:sz w:val="20"/>
                <w:szCs w:val="20"/>
              </w:rPr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kern w:val="24"/>
                <w:sz w:val="20"/>
                <w:szCs w:val="20"/>
              </w:rPr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kern w:val="24"/>
                <w:sz w:val="20"/>
                <w:szCs w:val="20"/>
              </w:rPr>
              <w:t>[12, 13]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0A177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kern w:val="24"/>
                <w:sz w:val="20"/>
                <w:szCs w:val="20"/>
              </w:rPr>
              <w:t>hsa-let-7d-3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0F3F8D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05DEA9" w14:textId="69643483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kern w:val="24"/>
                <w:sz w:val="20"/>
                <w:szCs w:val="20"/>
              </w:rPr>
              <w:t xml:space="preserve">MS 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>
                <w:fldData xml:space="preserve">PEVuZE5vdGU+PENpdGU+PEF1dGhvcj5Tb25kZXJnYWFyZDwvQXV0aG9yPjxZZWFyPjIwMTM8L1ll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</w:fldData>
              </w:fldChar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>
                <w:fldData xml:space="preserve">PEVuZE5vdGU+PENpdGU+PEF1dGhvcj5Tb25kZXJnYWFyZDwvQXV0aG9yPjxZZWFyPjIwMTM8L1ll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</w:fldData>
              </w:fldChar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kern w:val="24"/>
                <w:sz w:val="20"/>
                <w:szCs w:val="20"/>
              </w:rPr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kern w:val="24"/>
                <w:sz w:val="20"/>
                <w:szCs w:val="20"/>
              </w:rPr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kern w:val="24"/>
                <w:sz w:val="20"/>
                <w:szCs w:val="20"/>
              </w:rPr>
              <w:t>[1]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</w:p>
        </w:tc>
      </w:tr>
      <w:tr w:rsidR="001B7070" w:rsidRPr="000A6AEB" w14:paraId="54901ADE" w14:textId="77777777" w:rsidTr="000A27B0">
        <w:trPr>
          <w:trHeight w:hRule="exact" w:val="470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850691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31-3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599389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DC4B7" w14:textId="42D163F7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kern w:val="24"/>
                <w:sz w:val="20"/>
                <w:szCs w:val="20"/>
              </w:rPr>
            </w:pPr>
            <w:r w:rsidRPr="00A33AAF">
              <w:rPr>
                <w:rFonts w:eastAsia="Times New Roman"/>
                <w:kern w:val="24"/>
                <w:sz w:val="20"/>
                <w:szCs w:val="20"/>
              </w:rPr>
              <w:t>SLE</w:t>
            </w:r>
            <w:r>
              <w:rPr>
                <w:rFonts w:eastAsia="Times New Roman"/>
                <w:kern w:val="24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>
                <w:fldData xml:space="preserve">PEVuZE5vdGU+PENpdGU+PEF1dGhvcj5NYXJ0aW5lei1SYW1vczwvQXV0aG9yPjxZZWFyPjIwMTQ8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</w:fldData>
              </w:fldChar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begin">
                <w:fldData xml:space="preserve">PEVuZE5vdGU+PENpdGU+PEF1dGhvcj5NYXJ0aW5lei1SYW1vczwvQXV0aG9yPjxZZWFyPjIwMTQ8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</w:fldData>
              </w:fldChar>
            </w:r>
            <w:r>
              <w:rPr>
                <w:rFonts w:eastAsia="Times New Roman"/>
                <w:kern w:val="24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kern w:val="24"/>
                <w:sz w:val="20"/>
                <w:szCs w:val="20"/>
              </w:rPr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kern w:val="24"/>
                <w:sz w:val="20"/>
                <w:szCs w:val="20"/>
              </w:rPr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kern w:val="24"/>
                <w:sz w:val="20"/>
                <w:szCs w:val="20"/>
              </w:rPr>
              <w:t>[14]</w:t>
            </w:r>
            <w:r>
              <w:rPr>
                <w:rFonts w:eastAsia="Times New Roman"/>
                <w:kern w:val="24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F06112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378a-3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C8B90C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6FBC1B" w14:textId="7057FBAC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 xml:space="preserve">INF </w:t>
            </w:r>
            <w:r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WNrZXJsPC9BdXRob3I+PFllYXI+MjAxMjwvWWVhcj48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</w:fldData>
              </w:fldChar>
            </w:r>
            <w:r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WNrZXJsPC9BdXRob3I+PFllYXI+MjAxMjwvWWVhcj48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</w:fldData>
              </w:fldChar>
            </w:r>
            <w:r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 w:themeColor="text1"/>
                <w:sz w:val="20"/>
                <w:szCs w:val="20"/>
              </w:rPr>
            </w:r>
            <w:r>
              <w:rPr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color w:val="000000" w:themeColor="text1"/>
                <w:sz w:val="20"/>
                <w:szCs w:val="20"/>
              </w:rPr>
            </w:r>
            <w:r>
              <w:rPr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noProof/>
                <w:color w:val="000000" w:themeColor="text1"/>
                <w:sz w:val="20"/>
                <w:szCs w:val="20"/>
              </w:rPr>
              <w:t>[4]</w:t>
            </w:r>
            <w:r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1B7070" w:rsidRPr="001F2C88" w14:paraId="7DBF8B70" w14:textId="77777777" w:rsidTr="000A27B0">
        <w:trPr>
          <w:trHeight w:hRule="exact" w:val="340"/>
        </w:trPr>
        <w:tc>
          <w:tcPr>
            <w:tcW w:w="16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63A64B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222-3p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EF5774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AA633" w14:textId="524F7E34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sz w:val="20"/>
                <w:szCs w:val="20"/>
              </w:rPr>
              <w:t>pSS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sz w:val="20"/>
                <w:szCs w:val="20"/>
              </w:rPr>
              <w:instrText xml:space="preserve"> ADDIN EN.CITE &lt;EndNote&gt;&lt;Cite&gt;&lt;Author&gt;Alevizos&lt;/Author&gt;&lt;Year&gt;2011&lt;/Year&gt;&lt;RecNum&gt;2366&lt;/RecNum&gt;&lt;DisplayText&gt;[2]&lt;/DisplayText&gt;&lt;record&gt;&lt;rec-number&gt;2366&lt;/rec-number&gt;&lt;foreign-keys&gt;&lt;key app="EN" db-id="xw920fds6ze0v1exz93v9rwn05ftadsx59v0" timestamp="1410637433"&gt;2366&lt;/key&gt;&lt;/foreign-keys&gt;&lt;ref-type name="Journal Article"&gt;17&lt;/ref-type&gt;&lt;contributors&gt;&lt;authors&gt;&lt;author&gt;Alevizos, I.&lt;/author&gt;&lt;author&gt;Alexander, S.&lt;/author&gt;&lt;author&gt;Turner, R. J.&lt;/author&gt;&lt;author&gt;Illei, G. G.&lt;/author&gt;&lt;/authors&gt;&lt;/contributors&gt;&lt;auth-address&gt;National Institute of Dental and Craniofacial Research, NIH, Bethesda, Maryland 20892, USA.&lt;/auth-address&gt;&lt;titles&gt;&lt;title&gt;MicroRNA expression profiles as biomarkers of minor salivary gland inflammation and dysfunction in Sjogren&amp;apos;s syndrome&lt;/title&gt;&lt;secondary-title&gt;Arthritis Rheum&lt;/secondary-title&gt;&lt;alt-title&gt;Arthritis and rheumatism&lt;/alt-title&gt;&lt;/titles&gt;&lt;periodical&gt;&lt;full-title&gt;Arthritis Rheum&lt;/full-title&gt;&lt;abbr-1&gt;Arthritis Rheum.&lt;/abbr-1&gt;&lt;/periodical&gt;&lt;pages&gt;535-44&lt;/pages&gt;&lt;volume&gt;63&lt;/volume&gt;&lt;number&gt;2&lt;/number&gt;&lt;keywords&gt;&lt;keyword&gt;Adult&lt;/keyword&gt;&lt;keyword&gt;Aged&lt;/keyword&gt;&lt;keyword&gt;Biological Markers&lt;/keyword&gt;&lt;keyword&gt;Feasibility Studies&lt;/keyword&gt;&lt;keyword&gt;Female&lt;/keyword&gt;&lt;keyword&gt;Gene Expression&lt;/keyword&gt;&lt;keyword&gt;Gene Expression Profiling&lt;/keyword&gt;&lt;keyword&gt;Humans&lt;/keyword&gt;&lt;keyword&gt;MicroRNAs/analysis/*metabolism&lt;/keyword&gt;&lt;keyword&gt;Middle Aged&lt;/keyword&gt;&lt;keyword&gt;Oligonucleotide Array Sequence Analysis/methods&lt;/keyword&gt;&lt;keyword&gt;Salivary Glands, Minor/*metabolism/pathology&lt;/keyword&gt;&lt;keyword&gt;Sialadenitis/diagnosis/*genetics&lt;/keyword&gt;&lt;keyword&gt;Sjogren&amp;apos;s Syndrome/diagnosis/*genetics&lt;/keyword&gt;&lt;keyword&gt;Young Adult&lt;/keyword&gt;&lt;/keywords&gt;&lt;dates&gt;&lt;year&gt;2011&lt;/year&gt;&lt;pub-dates&gt;&lt;date&gt;Feb&lt;/date&gt;&lt;/pub-dates&gt;&lt;/dates&gt;&lt;isbn&gt;1529-0131 (Electronic)&amp;#xD;0004-3591 (Linking)&lt;/isbn&gt;&lt;accession-num&gt;21280008&lt;/accession-num&gt;&lt;urls&gt;&lt;related-urls&gt;&lt;url&gt;http://www.ncbi.nlm.nih.gov/pubmed/21280008&lt;/url&gt;&lt;/related-urls&gt;&lt;/urls&gt;&lt;custom2&gt;3653295&lt;/custom2&gt;&lt;electronic-resource-num&gt;10.1002/art.30131&lt;/electronic-resource-num&gt;&lt;/record&gt;&lt;/Cite&gt;&lt;/EndNote&gt;</w:instrText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2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6E10B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kern w:val="24"/>
                <w:sz w:val="20"/>
                <w:szCs w:val="20"/>
              </w:rPr>
              <w:t>hsa-miR-146a-5p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B46033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1800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0DB7260" w14:textId="14D77549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proofErr w:type="spellStart"/>
            <w:r w:rsidRPr="00A33AAF">
              <w:rPr>
                <w:rFonts w:eastAsia="Times New Roman"/>
                <w:sz w:val="20"/>
                <w:szCs w:val="20"/>
              </w:rPr>
              <w:t>pSS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TaGk8L0F1dGhvcj48WWVhcj4yMDE0PC9ZZWFyPjxSZWNO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TaGk8L0F1dGhvcj48WWVhcj4yMDE0PC9ZZWFyPjxSZWNO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12, 13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  <w:t xml:space="preserve">, SLE </w: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UYW5nPC9BdXRob3I+PFllYXI+MjAwOTwvWWVhcj48UmVj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=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UYW5nPC9BdXRob3I+PFllYXI+MjAwOTwvWWVhcj48UmVj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=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15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  <w:t xml:space="preserve">, RA </w: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OYWthc2E8L0F1dGhvcj48WWVhcj4yMDA4PC9ZZWFyPjxS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OYWthc2E8L0F1dGhvcj48WWVhcj4yMDA4PC9ZZWFyPjxS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16, 17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</w:tr>
      <w:tr w:rsidR="001B7070" w:rsidRPr="00012224" w14:paraId="4CD5B300" w14:textId="77777777" w:rsidTr="000A27B0">
        <w:trPr>
          <w:trHeight w:hRule="exact" w:val="340"/>
        </w:trPr>
        <w:tc>
          <w:tcPr>
            <w:tcW w:w="162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8553B3B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16-5p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8CE08E5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+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right w:val="nil"/>
            </w:tcBorders>
            <w:vAlign w:val="center"/>
          </w:tcPr>
          <w:p w14:paraId="53381773" w14:textId="519D0B11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 xml:space="preserve">SLE </w:t>
            </w:r>
            <w:r>
              <w:rPr>
                <w:rFonts w:eastAsia="Times New Roman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sz w:val="20"/>
                <w:szCs w:val="20"/>
              </w:rPr>
              <w:instrText xml:space="preserve"> ADDIN EN.CITE &lt;EndNote&gt;&lt;Cite&gt;&lt;Author&gt;Wang&lt;/Author&gt;&lt;Year&gt;2012&lt;/Year&gt;&lt;RecNum&gt;3022&lt;/RecNum&gt;&lt;DisplayText&gt;[18]&lt;/DisplayText&gt;&lt;record&gt;&lt;rec-number&gt;3022&lt;/rec-number&gt;&lt;foreign-keys&gt;&lt;key app="EN" db-id="xw920fds6ze0v1exz93v9rwn05ftadsx59v0" timestamp="1463477046"&gt;3022&lt;/key&gt;&lt;/foreign-keys&gt;&lt;ref-type name="Journal Article"&gt;17&lt;/ref-type&gt;&lt;contributors&gt;&lt;authors&gt;&lt;author&gt;Wang, H.&lt;/author&gt;&lt;author&gt;Peng, W.&lt;/author&gt;&lt;author&gt;Ouyang, X.&lt;/author&gt;&lt;author&gt;Li, W.&lt;/author&gt;&lt;author&gt;Dai, Y.&lt;/author&gt;&lt;/authors&gt;&lt;/contributors&gt;&lt;auth-address&gt;Clinical Medical Research Center, The Second Clinical Medical College (Shenzhen People&amp;apos;s Hospital), Jinan University, Shenzhen, Guangdong, P. R. China.&lt;/auth-address&gt;&lt;titles&gt;&lt;title&gt;Circulating microRNAs as candidate biomarkers in patients with systemic lupus erythematosus&lt;/title&gt;&lt;secondary-title&gt;Transl Res&lt;/secondary-title&gt;&lt;/titles&gt;&lt;periodical&gt;&lt;full-title&gt;Transl Res&lt;/full-title&gt;&lt;/periodical&gt;&lt;pages&gt;198-206&lt;/pages&gt;&lt;volume&gt;160&lt;/volume&gt;&lt;number&gt;3&lt;/number&gt;&lt;keywords&gt;&lt;keyword&gt;Base Sequence&lt;/keyword&gt;&lt;keyword&gt;Biomarkers/*blood&lt;/keyword&gt;&lt;keyword&gt;Case-Control Studies&lt;/keyword&gt;&lt;keyword&gt;DNA Primers&lt;/keyword&gt;&lt;keyword&gt;Humans&lt;/keyword&gt;&lt;keyword&gt;Lupus Erythematosus, Systemic/*blood&lt;/keyword&gt;&lt;keyword&gt;MicroRNAs/*blood&lt;/keyword&gt;&lt;keyword&gt;Real-Time Polymerase Chain Reaction&lt;/keyword&gt;&lt;/keywords&gt;&lt;dates&gt;&lt;year&gt;2012&lt;/year&gt;&lt;pub-dates&gt;&lt;date&gt;Sep&lt;/date&gt;&lt;/pub-dates&gt;&lt;/dates&gt;&lt;isbn&gt;1878-1810 (Electronic)&amp;#xD;1878-1810 (Linking)&lt;/isbn&gt;&lt;accession-num&gt;22683424&lt;/accession-num&gt;&lt;urls&gt;&lt;related-urls&gt;&lt;url&gt;http://www.ncbi.nlm.nih.gov/pubmed/22683424&lt;/url&gt;&lt;/related-urls&gt;&lt;/urls&gt;&lt;electronic-resource-num&gt;10.1016/j.trsl.2012.04.002&lt;/electronic-resource-num&gt;&lt;/record&gt;&lt;/Cite&gt;&lt;/EndNote&gt;</w:instrText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18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9E883F3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81ACDB4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800" w:type="dxa"/>
            <w:vMerge/>
            <w:tcBorders>
              <w:left w:val="nil"/>
              <w:right w:val="nil"/>
            </w:tcBorders>
            <w:vAlign w:val="center"/>
          </w:tcPr>
          <w:p w14:paraId="175256B9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1B7070" w:rsidRPr="00905BC9" w14:paraId="04BB796F" w14:textId="77777777" w:rsidTr="000A27B0">
        <w:trPr>
          <w:trHeight w:hRule="exact" w:val="706"/>
        </w:trPr>
        <w:tc>
          <w:tcPr>
            <w:tcW w:w="16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40DEE4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hsa-miR-146a-5p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CB3AD23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A33AAF"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225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4060F87" w14:textId="5C4D3E97" w:rsidR="001B7070" w:rsidRPr="00A33AAF" w:rsidRDefault="001B7070" w:rsidP="001B707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proofErr w:type="spellStart"/>
            <w:r w:rsidRPr="00A33AAF">
              <w:rPr>
                <w:rFonts w:eastAsia="Times New Roman"/>
                <w:sz w:val="20"/>
                <w:szCs w:val="20"/>
              </w:rPr>
              <w:t>pSS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TaGk8L0F1dGhvcj48WWVhcj4yMDE0PC9ZZWFyPjxSZWNO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TaGk8L0F1dGhvcj48WWVhcj4yMDE0PC9ZZWFyPjxSZWNO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12, 13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  <w:t xml:space="preserve">, SLE </w: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UYW5nPC9BdXRob3I+PFllYXI+MjAwOTwvWWVhcj48UmVj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=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UYW5nPC9BdXRob3I+PFllYXI+MjAwOTwvWWVhcj48UmVj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=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15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  <w:t xml:space="preserve">, RA </w: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OYWthc2E8L0F1dGhvcj48WWVhcj4yMDA4PC9ZZWFyPjxS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sz w:val="20"/>
                <w:szCs w:val="20"/>
              </w:rPr>
              <w:fldChar w:fldCharType="begin">
                <w:fldData xml:space="preserve">PEVuZE5vdGU+PENpdGU+PEF1dGhvcj5OYWthc2E8L0F1dGhvcj48WWVhcj4yMDA4PC9ZZWFyPjxS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</w:fldData>
              </w:fldChar>
            </w:r>
            <w:r>
              <w:rPr>
                <w:rFonts w:eastAsia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sz w:val="20"/>
                <w:szCs w:val="20"/>
              </w:rPr>
            </w:r>
            <w:r>
              <w:rPr>
                <w:rFonts w:eastAsia="Times New Roman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noProof/>
                <w:sz w:val="20"/>
                <w:szCs w:val="20"/>
              </w:rPr>
              <w:t>[16, 17]</w:t>
            </w:r>
            <w:r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8E729A" w14:textId="77777777" w:rsidR="001B7070" w:rsidRPr="00A33AAF" w:rsidRDefault="001B7070" w:rsidP="000A27B0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CF5F81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48F9E5F" w14:textId="77777777" w:rsidR="001B7070" w:rsidRPr="00A33AAF" w:rsidRDefault="001B7070" w:rsidP="000A27B0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</w:tbl>
    <w:p w14:paraId="272E3F6A" w14:textId="77777777" w:rsidR="001B7070" w:rsidRPr="00635CCD" w:rsidRDefault="001B7070" w:rsidP="001B7070"/>
    <w:p w14:paraId="34437FCE" w14:textId="143AD25A" w:rsidR="001B7070" w:rsidRDefault="001B7070" w:rsidP="00904467">
      <w:pPr>
        <w:spacing w:line="240" w:lineRule="auto"/>
        <w:jc w:val="both"/>
      </w:pPr>
      <w:proofErr w:type="gramStart"/>
      <w:r w:rsidRPr="00403591">
        <w:rPr>
          <w:b/>
        </w:rPr>
        <w:t xml:space="preserve">Supplementary Table </w:t>
      </w:r>
      <w:r w:rsidR="00351C18">
        <w:rPr>
          <w:b/>
        </w:rPr>
        <w:t>6</w:t>
      </w:r>
      <w:r w:rsidRPr="00403591">
        <w:rPr>
          <w:b/>
        </w:rPr>
        <w:t>.</w:t>
      </w:r>
      <w:proofErr w:type="gramEnd"/>
      <w:r w:rsidRPr="00416195">
        <w:t xml:space="preserve"> Significantly differentially expressed miRNAs identified in </w:t>
      </w:r>
      <w:r>
        <w:t xml:space="preserve">the </w:t>
      </w:r>
      <w:r w:rsidRPr="00416195">
        <w:t xml:space="preserve">discovery cohort </w:t>
      </w:r>
      <w:r>
        <w:t xml:space="preserve">that </w:t>
      </w:r>
      <w:r w:rsidRPr="00416195">
        <w:t xml:space="preserve">were chosen for validation in </w:t>
      </w:r>
      <w:r>
        <w:t xml:space="preserve">the </w:t>
      </w:r>
      <w:r w:rsidRPr="00416195">
        <w:t xml:space="preserve">replication cohort.  </w:t>
      </w:r>
      <w:r>
        <w:t xml:space="preserve">‘+’ denotes miRNAs that were found significantly differentially expressed in the discovery cohort using the human panel I; ‘-̓ denotes miRNAs that were not found significantly expressed in the discovery cohort human panel I but nonetheless included due to previous reports; INF: </w:t>
      </w:r>
      <w:proofErr w:type="spellStart"/>
      <w:r>
        <w:t>Inflammation,;MS</w:t>
      </w:r>
      <w:proofErr w:type="spellEnd"/>
      <w:r>
        <w:t xml:space="preserve">: Multiple sclerosis </w:t>
      </w:r>
      <w:proofErr w:type="spellStart"/>
      <w:r>
        <w:t>pSS</w:t>
      </w:r>
      <w:proofErr w:type="spellEnd"/>
      <w:r>
        <w:t xml:space="preserve">: primary </w:t>
      </w:r>
      <w:proofErr w:type="spellStart"/>
      <w:r>
        <w:t>Sjøgren’s</w:t>
      </w:r>
      <w:proofErr w:type="spellEnd"/>
      <w:r>
        <w:t xml:space="preserve"> syndrome; RA: rheumatoid arthritis; SLE: systemic lupus erythematosus; T1D type 1 diabetes.  </w:t>
      </w:r>
    </w:p>
    <w:p w14:paraId="16847FB9" w14:textId="1F48EADD" w:rsidR="001B7070" w:rsidRPr="00416195" w:rsidRDefault="00C9794F" w:rsidP="00AC0CB1">
      <w:r>
        <w:rPr>
          <w:noProof/>
          <w:lang w:val="fr-FR" w:eastAsia="fr-FR"/>
        </w:rPr>
        <w:lastRenderedPageBreak/>
        <w:drawing>
          <wp:inline distT="0" distB="0" distL="0" distR="0" wp14:anchorId="4B66ECF0" wp14:editId="2681FA8A">
            <wp:extent cx="5756910" cy="7673340"/>
            <wp:effectExtent l="0" t="0" r="8890" b="0"/>
            <wp:docPr id="22" name="Imag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ntary figures _boxplots_Tcells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7673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47E24A" w14:textId="634F290E" w:rsidR="00D20DCB" w:rsidRPr="00AA56F1" w:rsidRDefault="00D20DCB" w:rsidP="00C9794F">
      <w:pPr>
        <w:pStyle w:val="NormalWeb"/>
        <w:jc w:val="both"/>
      </w:pPr>
      <w:proofErr w:type="gramStart"/>
      <w:r w:rsidRPr="00403591">
        <w:rPr>
          <w:rFonts w:eastAsia="+mn-ea"/>
          <w:b/>
        </w:rPr>
        <w:t xml:space="preserve">Supplementary Figure </w:t>
      </w:r>
      <w:r>
        <w:rPr>
          <w:rFonts w:eastAsia="+mn-ea"/>
          <w:b/>
        </w:rPr>
        <w:t>1</w:t>
      </w:r>
      <w:r w:rsidRPr="00403591">
        <w:rPr>
          <w:rFonts w:eastAsia="+mn-ea"/>
          <w:b/>
        </w:rPr>
        <w:t>.</w:t>
      </w:r>
      <w:proofErr w:type="gramEnd"/>
      <w:r w:rsidRPr="00AA56F1">
        <w:t xml:space="preserve"> </w:t>
      </w:r>
      <w:r w:rsidR="00C9794F">
        <w:t>Representative boxplots of miRNA expression in both the discovery and the replication cohort in CD4+ T cells. Data from controls is shown in red, data from patients in turquoise.</w:t>
      </w:r>
      <w:r w:rsidRPr="00AA56F1">
        <w:t xml:space="preserve"> </w:t>
      </w:r>
      <w:r w:rsidRPr="00AA56F1">
        <w:rPr>
          <w:rFonts w:eastAsia="+mn-ea"/>
        </w:rPr>
        <w:t xml:space="preserve"> </w:t>
      </w:r>
    </w:p>
    <w:p w14:paraId="2880C8F8" w14:textId="7DE9ABA7" w:rsidR="00C9794F" w:rsidRDefault="00C9794F" w:rsidP="00C9794F">
      <w:pPr>
        <w:pStyle w:val="NormalWeb"/>
        <w:rPr>
          <w:rFonts w:eastAsia="+mn-ea"/>
          <w:b/>
        </w:rPr>
      </w:pPr>
      <w:r>
        <w:rPr>
          <w:rFonts w:eastAsia="+mn-ea"/>
          <w:b/>
          <w:noProof/>
          <w:lang w:val="fr-FR" w:eastAsia="fr-FR"/>
        </w:rPr>
        <w:lastRenderedPageBreak/>
        <w:drawing>
          <wp:inline distT="0" distB="0" distL="0" distR="0" wp14:anchorId="086B262C" wp14:editId="5C1FDBA8">
            <wp:extent cx="5756910" cy="7673340"/>
            <wp:effectExtent l="0" t="0" r="8890" b="0"/>
            <wp:docPr id="23" name="Imag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ntary figures _boxplotsBcells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7673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71D04" w14:textId="6EE6D9CC" w:rsidR="00C9794F" w:rsidRPr="00AA56F1" w:rsidRDefault="00C9794F" w:rsidP="00C9794F">
      <w:pPr>
        <w:pStyle w:val="NormalWeb"/>
        <w:jc w:val="both"/>
      </w:pPr>
      <w:proofErr w:type="gramStart"/>
      <w:r w:rsidRPr="00403591">
        <w:rPr>
          <w:rFonts w:eastAsia="+mn-ea"/>
          <w:b/>
        </w:rPr>
        <w:t xml:space="preserve">Supplementary Figure </w:t>
      </w:r>
      <w:r>
        <w:rPr>
          <w:rFonts w:eastAsia="+mn-ea"/>
          <w:b/>
        </w:rPr>
        <w:t>2</w:t>
      </w:r>
      <w:r w:rsidRPr="00403591">
        <w:rPr>
          <w:rFonts w:eastAsia="+mn-ea"/>
          <w:b/>
        </w:rPr>
        <w:t>.</w:t>
      </w:r>
      <w:proofErr w:type="gramEnd"/>
      <w:r w:rsidRPr="00AA56F1">
        <w:t xml:space="preserve"> </w:t>
      </w:r>
      <w:r>
        <w:t>Representative boxplots of miRNA expression in both the discovery and the replication cohort in CD19+ B cells. Data from controls is shown in red, data from patients in turquoise.</w:t>
      </w:r>
      <w:r w:rsidRPr="00AA56F1">
        <w:t xml:space="preserve"> </w:t>
      </w:r>
      <w:r w:rsidRPr="00AA56F1">
        <w:rPr>
          <w:rFonts w:eastAsia="+mn-ea"/>
        </w:rPr>
        <w:t xml:space="preserve"> </w:t>
      </w:r>
    </w:p>
    <w:p w14:paraId="5C449D4C" w14:textId="77777777" w:rsidR="009B33F9" w:rsidRDefault="009B33F9" w:rsidP="00AC0CB1"/>
    <w:p w14:paraId="174DB652" w14:textId="15785349" w:rsidR="009B33F9" w:rsidRDefault="00995349" w:rsidP="002376B8">
      <w:r>
        <w:rPr>
          <w:noProof/>
          <w:lang w:val="fr-FR" w:eastAsia="fr-FR"/>
        </w:rPr>
        <w:lastRenderedPageBreak/>
        <w:drawing>
          <wp:inline distT="0" distB="0" distL="0" distR="0" wp14:anchorId="441FE033" wp14:editId="429D9478">
            <wp:extent cx="5756388" cy="1274323"/>
            <wp:effectExtent l="0" t="0" r="9525" b="0"/>
            <wp:docPr id="21" name="Imag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ure 1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1952" b="8533"/>
                    <a:stretch/>
                  </pic:blipFill>
                  <pic:spPr bwMode="auto">
                    <a:xfrm>
                      <a:off x="0" y="0"/>
                      <a:ext cx="5756910" cy="12744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81C51" w14:textId="2FA4723B" w:rsidR="009B33F9" w:rsidRDefault="009B33F9" w:rsidP="002376B8">
      <w:pPr>
        <w:pStyle w:val="NormalWeb"/>
        <w:rPr>
          <w:rFonts w:eastAsia="+mn-ea"/>
        </w:rPr>
      </w:pPr>
      <w:proofErr w:type="gramStart"/>
      <w:r w:rsidRPr="00403591">
        <w:rPr>
          <w:rFonts w:eastAsia="+mn-ea"/>
          <w:b/>
        </w:rPr>
        <w:t xml:space="preserve">Supplementary </w:t>
      </w:r>
      <w:r w:rsidR="009956D3" w:rsidRPr="00403591">
        <w:rPr>
          <w:rFonts w:eastAsia="+mn-ea"/>
          <w:b/>
        </w:rPr>
        <w:t>F</w:t>
      </w:r>
      <w:r w:rsidRPr="00403591">
        <w:rPr>
          <w:rFonts w:eastAsia="+mn-ea"/>
          <w:b/>
        </w:rPr>
        <w:t xml:space="preserve">igure </w:t>
      </w:r>
      <w:r w:rsidR="00D20DCB">
        <w:rPr>
          <w:rFonts w:eastAsia="+mn-ea"/>
          <w:b/>
        </w:rPr>
        <w:t>3</w:t>
      </w:r>
      <w:r w:rsidRPr="00403591">
        <w:rPr>
          <w:rFonts w:eastAsia="+mn-ea"/>
          <w:b/>
        </w:rPr>
        <w:t>.</w:t>
      </w:r>
      <w:proofErr w:type="gramEnd"/>
      <w:r w:rsidRPr="00AA56F1">
        <w:t xml:space="preserve"> </w:t>
      </w:r>
      <w:proofErr w:type="gramStart"/>
      <w:r w:rsidRPr="00AA56F1">
        <w:t xml:space="preserve">Complementary binding between hsa-miR-30b-5p and </w:t>
      </w:r>
      <w:r w:rsidR="009956D3">
        <w:t xml:space="preserve">the </w:t>
      </w:r>
      <w:r w:rsidRPr="00AA56F1">
        <w:t xml:space="preserve">3’UTR of </w:t>
      </w:r>
      <w:r w:rsidRPr="00AA56F1">
        <w:rPr>
          <w:i/>
        </w:rPr>
        <w:t>BAFF</w:t>
      </w:r>
      <w:r w:rsidRPr="00AA56F1">
        <w:t xml:space="preserve"> mRNA</w:t>
      </w:r>
      <w:r w:rsidR="009956D3">
        <w:t>.</w:t>
      </w:r>
      <w:proofErr w:type="gramEnd"/>
      <w:r w:rsidRPr="00AA56F1">
        <w:t xml:space="preserve"> </w:t>
      </w:r>
      <w:r w:rsidRPr="00AA56F1">
        <w:rPr>
          <w:rFonts w:eastAsia="+mn-ea"/>
        </w:rPr>
        <w:t xml:space="preserve"> </w:t>
      </w:r>
    </w:p>
    <w:p w14:paraId="534E8449" w14:textId="77777777" w:rsidR="0096134C" w:rsidRDefault="0096134C" w:rsidP="002376B8">
      <w:pPr>
        <w:pStyle w:val="NormalWeb"/>
        <w:rPr>
          <w:rFonts w:eastAsia="+mn-ea"/>
        </w:rPr>
      </w:pPr>
    </w:p>
    <w:p w14:paraId="0635C69B" w14:textId="77777777" w:rsidR="0096134C" w:rsidRDefault="0096134C" w:rsidP="002376B8">
      <w:pPr>
        <w:pStyle w:val="NormalWeb"/>
        <w:rPr>
          <w:rFonts w:eastAsia="+mn-ea"/>
        </w:rPr>
      </w:pPr>
    </w:p>
    <w:p w14:paraId="1502C048" w14:textId="4E414073" w:rsidR="002D4BC5" w:rsidRDefault="002D4BC5" w:rsidP="002376B8">
      <w:pPr>
        <w:pStyle w:val="NormalWeb"/>
        <w:rPr>
          <w:rFonts w:eastAsia="+mn-ea"/>
        </w:rPr>
      </w:pPr>
      <w:r>
        <w:rPr>
          <w:rFonts w:eastAsia="+mn-ea"/>
          <w:noProof/>
          <w:lang w:val="fr-FR" w:eastAsia="fr-FR"/>
        </w:rPr>
        <w:drawing>
          <wp:inline distT="0" distB="0" distL="0" distR="0" wp14:anchorId="38526BDF" wp14:editId="600FA58A">
            <wp:extent cx="5756910" cy="1614792"/>
            <wp:effectExtent l="0" t="0" r="8890" b="11430"/>
            <wp:docPr id="25" name="Imag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 FACS final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" b="62603"/>
                    <a:stretch/>
                  </pic:blipFill>
                  <pic:spPr bwMode="auto">
                    <a:xfrm>
                      <a:off x="0" y="0"/>
                      <a:ext cx="5756910" cy="16147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E44D14" w14:textId="60C4C5D4" w:rsidR="002D4BC5" w:rsidRPr="002D4BC5" w:rsidRDefault="002D4BC5" w:rsidP="00904467">
      <w:pPr>
        <w:pStyle w:val="NormalWeb"/>
        <w:jc w:val="both"/>
      </w:pPr>
      <w:proofErr w:type="gramStart"/>
      <w:r w:rsidRPr="002D4BC5">
        <w:rPr>
          <w:rFonts w:eastAsia="+mn-ea"/>
          <w:b/>
        </w:rPr>
        <w:t>Supplementary Figure 4.</w:t>
      </w:r>
      <w:proofErr w:type="gramEnd"/>
      <w:r w:rsidRPr="002D4BC5">
        <w:t xml:space="preserve"> </w:t>
      </w:r>
      <w:proofErr w:type="gramStart"/>
      <w:r w:rsidRPr="002D4BC5">
        <w:t>FACS strategy for the isolation of trans</w:t>
      </w:r>
      <w:r w:rsidR="00904467">
        <w:t>fected cells.</w:t>
      </w:r>
      <w:proofErr w:type="gramEnd"/>
      <w:r w:rsidR="00904467">
        <w:t xml:space="preserve"> Transfected cells</w:t>
      </w:r>
      <w:r w:rsidRPr="002D4BC5">
        <w:t xml:space="preserve"> were an</w:t>
      </w:r>
      <w:r>
        <w:t>alyz</w:t>
      </w:r>
      <w:r w:rsidRPr="002D4BC5">
        <w:t xml:space="preserve">ed by flow </w:t>
      </w:r>
      <w:proofErr w:type="spellStart"/>
      <w:r w:rsidRPr="002D4BC5">
        <w:t>cytometry</w:t>
      </w:r>
      <w:proofErr w:type="spellEnd"/>
      <w:r w:rsidRPr="002D4BC5">
        <w:t xml:space="preserve"> and only highly positive cells were isolated. </w:t>
      </w:r>
      <w:r w:rsidRPr="002D4BC5">
        <w:rPr>
          <w:b/>
          <w:bCs/>
        </w:rPr>
        <w:t>A.</w:t>
      </w:r>
      <w:r w:rsidRPr="002D4BC5">
        <w:t xml:space="preserve"> </w:t>
      </w:r>
      <w:proofErr w:type="spellStart"/>
      <w:r w:rsidRPr="002D4BC5">
        <w:t>Lipofectamine</w:t>
      </w:r>
      <w:proofErr w:type="spellEnd"/>
      <w:r w:rsidRPr="002D4BC5">
        <w:t xml:space="preserve"> </w:t>
      </w:r>
      <w:proofErr w:type="gramStart"/>
      <w:r w:rsidRPr="002D4BC5">
        <w:t>Control ;</w:t>
      </w:r>
      <w:proofErr w:type="gramEnd"/>
      <w:r w:rsidRPr="002D4BC5">
        <w:t xml:space="preserve"> </w:t>
      </w:r>
      <w:r w:rsidRPr="002D4BC5">
        <w:rPr>
          <w:b/>
          <w:bCs/>
        </w:rPr>
        <w:t>B.</w:t>
      </w:r>
      <w:r w:rsidRPr="002D4BC5">
        <w:t xml:space="preserve"> Inhibitor hsa-miR-30b-5p at a concentration of 100nM 48</w:t>
      </w:r>
      <w:r w:rsidR="00B80004">
        <w:t xml:space="preserve"> </w:t>
      </w:r>
      <w:proofErr w:type="spellStart"/>
      <w:r w:rsidR="00B80004">
        <w:t>hrs</w:t>
      </w:r>
      <w:proofErr w:type="spellEnd"/>
      <w:r w:rsidRPr="002D4BC5">
        <w:t xml:space="preserve"> post transfection ; </w:t>
      </w:r>
      <w:r w:rsidRPr="002D4BC5">
        <w:rPr>
          <w:b/>
          <w:bCs/>
        </w:rPr>
        <w:t>C.</w:t>
      </w:r>
      <w:r w:rsidRPr="002D4BC5">
        <w:t xml:space="preserve"> Overlay of A (red) and B (green)</w:t>
      </w:r>
      <w:r w:rsidR="00904467">
        <w:t>.</w:t>
      </w:r>
    </w:p>
    <w:p w14:paraId="37F02CD5" w14:textId="77777777" w:rsidR="002D4BC5" w:rsidRPr="00AA56F1" w:rsidRDefault="002D4BC5" w:rsidP="002376B8">
      <w:pPr>
        <w:pStyle w:val="NormalWeb"/>
      </w:pPr>
    </w:p>
    <w:p w14:paraId="1E430F91" w14:textId="77777777" w:rsidR="009B33F9" w:rsidRDefault="009B33F9" w:rsidP="002376B8">
      <w:r>
        <w:br w:type="page"/>
      </w:r>
    </w:p>
    <w:p w14:paraId="0DB8F3BD" w14:textId="2136C5F0" w:rsidR="009B33F9" w:rsidRPr="00B341C1" w:rsidRDefault="00B341C1" w:rsidP="00AC0CB1">
      <w:pPr>
        <w:rPr>
          <w:b/>
        </w:rPr>
      </w:pPr>
      <w:r>
        <w:rPr>
          <w:b/>
        </w:rPr>
        <w:lastRenderedPageBreak/>
        <w:t xml:space="preserve">Supplementary </w:t>
      </w:r>
      <w:r w:rsidR="009B33F9" w:rsidRPr="00B341C1">
        <w:rPr>
          <w:b/>
        </w:rPr>
        <w:t xml:space="preserve">References </w:t>
      </w:r>
    </w:p>
    <w:p w14:paraId="72BEA53B" w14:textId="77777777" w:rsidR="001B7070" w:rsidRPr="001B7070" w:rsidRDefault="004114A4" w:rsidP="001B7070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B7070" w:rsidRPr="001B7070">
        <w:rPr>
          <w:noProof/>
        </w:rPr>
        <w:t xml:space="preserve">1 Sondergaard HB, Hesse D, Krakauer M, Sorensen PS, Sellebjerg F. Differential microRNA expression in blood in multiple sclerosis. </w:t>
      </w:r>
      <w:r w:rsidR="001B7070" w:rsidRPr="001B7070">
        <w:rPr>
          <w:i/>
          <w:noProof/>
        </w:rPr>
        <w:t>Mult Scler</w:t>
      </w:r>
      <w:r w:rsidR="001B7070" w:rsidRPr="001B7070">
        <w:rPr>
          <w:noProof/>
        </w:rPr>
        <w:t xml:space="preserve"> 2013;</w:t>
      </w:r>
      <w:r w:rsidR="001B7070" w:rsidRPr="001B7070">
        <w:rPr>
          <w:b/>
          <w:noProof/>
        </w:rPr>
        <w:t>19</w:t>
      </w:r>
      <w:r w:rsidR="001B7070" w:rsidRPr="001B7070">
        <w:rPr>
          <w:noProof/>
        </w:rPr>
        <w:t>(14):1849-57.</w:t>
      </w:r>
    </w:p>
    <w:p w14:paraId="1B5BCB13" w14:textId="6A15E569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2 Alevizos I, Alexander S, Turner RJ, Illei GG. MicroRNA expression profiles as biomarkers of minor salivary gland inflammation and dysfunction in Sjogren's syndrome. </w:t>
      </w:r>
      <w:r w:rsidRPr="001B7070">
        <w:rPr>
          <w:i/>
          <w:noProof/>
        </w:rPr>
        <w:t>Art</w:t>
      </w:r>
      <w:r w:rsidR="002D5FA5">
        <w:rPr>
          <w:i/>
          <w:noProof/>
        </w:rPr>
        <w:t>hritis Rheum</w:t>
      </w:r>
      <w:r w:rsidRPr="001B7070">
        <w:rPr>
          <w:noProof/>
        </w:rPr>
        <w:t xml:space="preserve"> 2011;</w:t>
      </w:r>
      <w:r w:rsidRPr="001B7070">
        <w:rPr>
          <w:b/>
          <w:noProof/>
        </w:rPr>
        <w:t>63</w:t>
      </w:r>
      <w:r w:rsidRPr="001B7070">
        <w:rPr>
          <w:noProof/>
        </w:rPr>
        <w:t>(2):535-44.</w:t>
      </w:r>
    </w:p>
    <w:p w14:paraId="6A973171" w14:textId="7777777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3 Murata K, Furu M, Yoshitomi H, et al. Comprehensive microRNA analysis identifies miR-24 and miR-125a-5p as plasma biomarkers for rheumatoid arthritis. </w:t>
      </w:r>
      <w:r w:rsidRPr="001B7070">
        <w:rPr>
          <w:i/>
          <w:noProof/>
        </w:rPr>
        <w:t>PLoS One</w:t>
      </w:r>
      <w:r w:rsidRPr="001B7070">
        <w:rPr>
          <w:noProof/>
        </w:rPr>
        <w:t xml:space="preserve"> 2013;</w:t>
      </w:r>
      <w:r w:rsidRPr="001B7070">
        <w:rPr>
          <w:b/>
          <w:noProof/>
        </w:rPr>
        <w:t>8</w:t>
      </w:r>
      <w:r w:rsidRPr="001B7070">
        <w:rPr>
          <w:noProof/>
        </w:rPr>
        <w:t>(7):e69118.</w:t>
      </w:r>
    </w:p>
    <w:p w14:paraId="43CBECE0" w14:textId="7777777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4 Ruckerl D, Jenkins SJ, Laqtom NN, et al. Induction of IL-4Ralpha-dependent microRNAs identifies PI3K/Akt signaling as essential for IL-4-driven murine macrophage proliferation in vivo. </w:t>
      </w:r>
      <w:r w:rsidRPr="001B7070">
        <w:rPr>
          <w:i/>
          <w:noProof/>
        </w:rPr>
        <w:t>Blood</w:t>
      </w:r>
      <w:r w:rsidRPr="001B7070">
        <w:rPr>
          <w:noProof/>
        </w:rPr>
        <w:t xml:space="preserve"> 2012;</w:t>
      </w:r>
      <w:r w:rsidRPr="001B7070">
        <w:rPr>
          <w:b/>
          <w:noProof/>
        </w:rPr>
        <w:t>120</w:t>
      </w:r>
      <w:r w:rsidRPr="001B7070">
        <w:rPr>
          <w:noProof/>
        </w:rPr>
        <w:t>(11):2307-16.</w:t>
      </w:r>
    </w:p>
    <w:p w14:paraId="6E29BC94" w14:textId="7777777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5 Xiao C, Srinivasan L, Calado DP, et al. Lymphoproliferative disease and autoimmunity in mice with increased miR-17-92 expression in lymphocytes. </w:t>
      </w:r>
      <w:r w:rsidRPr="001B7070">
        <w:rPr>
          <w:i/>
          <w:noProof/>
        </w:rPr>
        <w:t>Nat Immunol</w:t>
      </w:r>
      <w:r w:rsidRPr="001B7070">
        <w:rPr>
          <w:noProof/>
        </w:rPr>
        <w:t xml:space="preserve"> 2008;</w:t>
      </w:r>
      <w:r w:rsidRPr="001B7070">
        <w:rPr>
          <w:b/>
          <w:noProof/>
        </w:rPr>
        <w:t>9</w:t>
      </w:r>
      <w:r w:rsidRPr="001B7070">
        <w:rPr>
          <w:noProof/>
        </w:rPr>
        <w:t>(4):405-14.</w:t>
      </w:r>
    </w:p>
    <w:p w14:paraId="04EBF958" w14:textId="7777777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6 Alevizos I, Illei GG. MicroRNAs in Sjogren's syndrome as a prototypic autoimmune disease. </w:t>
      </w:r>
      <w:r w:rsidRPr="001B7070">
        <w:rPr>
          <w:i/>
          <w:noProof/>
        </w:rPr>
        <w:t>Autoimmun Rev</w:t>
      </w:r>
      <w:r w:rsidRPr="001B7070">
        <w:rPr>
          <w:noProof/>
        </w:rPr>
        <w:t xml:space="preserve"> 2010;</w:t>
      </w:r>
      <w:r w:rsidRPr="001B7070">
        <w:rPr>
          <w:b/>
          <w:noProof/>
        </w:rPr>
        <w:t>9</w:t>
      </w:r>
      <w:r w:rsidRPr="001B7070">
        <w:rPr>
          <w:noProof/>
        </w:rPr>
        <w:t>(9):618-21.</w:t>
      </w:r>
    </w:p>
    <w:p w14:paraId="23843F6B" w14:textId="7777777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7 Zahednasab H, Balood M. The role of miR-326 and miR-26a in MS disease activity. </w:t>
      </w:r>
      <w:r w:rsidRPr="001B7070">
        <w:rPr>
          <w:i/>
          <w:noProof/>
        </w:rPr>
        <w:t>Gene</w:t>
      </w:r>
      <w:r w:rsidRPr="001B7070">
        <w:rPr>
          <w:noProof/>
        </w:rPr>
        <w:t xml:space="preserve"> 2014;</w:t>
      </w:r>
      <w:r w:rsidRPr="001B7070">
        <w:rPr>
          <w:b/>
          <w:noProof/>
        </w:rPr>
        <w:t>548</w:t>
      </w:r>
      <w:r w:rsidRPr="001B7070">
        <w:rPr>
          <w:noProof/>
        </w:rPr>
        <w:t>(1):158.</w:t>
      </w:r>
    </w:p>
    <w:p w14:paraId="20790F85" w14:textId="495C2873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8 Padgett KA, Lan RY, Leung PC, et al. Primary biliary cirrhosis is associated with altered hepatic microRNA expression. </w:t>
      </w:r>
      <w:r w:rsidRPr="001B7070">
        <w:rPr>
          <w:i/>
          <w:noProof/>
        </w:rPr>
        <w:t>J</w:t>
      </w:r>
      <w:r w:rsidR="002D5FA5">
        <w:rPr>
          <w:i/>
          <w:noProof/>
        </w:rPr>
        <w:t xml:space="preserve"> A</w:t>
      </w:r>
      <w:r w:rsidRPr="001B7070">
        <w:rPr>
          <w:i/>
          <w:noProof/>
        </w:rPr>
        <w:t>utoimmunity</w:t>
      </w:r>
      <w:r w:rsidRPr="001B7070">
        <w:rPr>
          <w:noProof/>
        </w:rPr>
        <w:t xml:space="preserve"> 2009;</w:t>
      </w:r>
      <w:r w:rsidRPr="001B7070">
        <w:rPr>
          <w:b/>
          <w:noProof/>
        </w:rPr>
        <w:t>32</w:t>
      </w:r>
      <w:r w:rsidRPr="001B7070">
        <w:rPr>
          <w:noProof/>
        </w:rPr>
        <w:t>(3-4):246-53.</w:t>
      </w:r>
    </w:p>
    <w:p w14:paraId="0170BDFC" w14:textId="7A272E5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9 Collares CV, Evangelista AF, Xavier DJ, et al. Identifying common and specific microRNAs expressed in peripheral blood mononuclear cell of type 1, type 2, and gestational diabetes mellitus patients. </w:t>
      </w:r>
      <w:r w:rsidRPr="001B7070">
        <w:rPr>
          <w:i/>
          <w:noProof/>
        </w:rPr>
        <w:t xml:space="preserve">BMC </w:t>
      </w:r>
      <w:r w:rsidR="002D5FA5">
        <w:rPr>
          <w:i/>
          <w:noProof/>
        </w:rPr>
        <w:t>R</w:t>
      </w:r>
      <w:r w:rsidRPr="001B7070">
        <w:rPr>
          <w:i/>
          <w:noProof/>
        </w:rPr>
        <w:t xml:space="preserve">es </w:t>
      </w:r>
      <w:r w:rsidR="002D5FA5">
        <w:rPr>
          <w:i/>
          <w:noProof/>
        </w:rPr>
        <w:t>N</w:t>
      </w:r>
      <w:r w:rsidRPr="001B7070">
        <w:rPr>
          <w:i/>
          <w:noProof/>
        </w:rPr>
        <w:t>otes</w:t>
      </w:r>
      <w:r w:rsidRPr="001B7070">
        <w:rPr>
          <w:noProof/>
        </w:rPr>
        <w:t xml:space="preserve"> 2013;</w:t>
      </w:r>
      <w:r w:rsidRPr="001B7070">
        <w:rPr>
          <w:b/>
          <w:noProof/>
        </w:rPr>
        <w:t>6</w:t>
      </w:r>
      <w:r w:rsidRPr="001B7070">
        <w:rPr>
          <w:noProof/>
        </w:rPr>
        <w:t>:491.</w:t>
      </w:r>
    </w:p>
    <w:p w14:paraId="5BB2857D" w14:textId="77777777" w:rsidR="001B7070" w:rsidRPr="00671516" w:rsidRDefault="001B7070" w:rsidP="001B7070">
      <w:pPr>
        <w:pStyle w:val="EndNoteBibliography"/>
        <w:spacing w:after="0"/>
        <w:ind w:left="720" w:hanging="720"/>
        <w:rPr>
          <w:noProof/>
          <w:lang w:val="fr-FR"/>
        </w:rPr>
      </w:pPr>
      <w:r w:rsidRPr="001B7070">
        <w:rPr>
          <w:noProof/>
        </w:rPr>
        <w:t xml:space="preserve">10 Keller A, Leidinger P, Steinmeyer F, et al. Comprehensive analysis of microRNA profiles in multiple sclerosis including next-generation sequencing. </w:t>
      </w:r>
      <w:r w:rsidRPr="00671516">
        <w:rPr>
          <w:i/>
          <w:noProof/>
          <w:lang w:val="fr-FR"/>
        </w:rPr>
        <w:t>Mult Scler</w:t>
      </w:r>
      <w:r w:rsidRPr="00671516">
        <w:rPr>
          <w:noProof/>
          <w:lang w:val="fr-FR"/>
        </w:rPr>
        <w:t xml:space="preserve"> 2014;</w:t>
      </w:r>
      <w:r w:rsidRPr="00671516">
        <w:rPr>
          <w:b/>
          <w:noProof/>
          <w:lang w:val="fr-FR"/>
        </w:rPr>
        <w:t>20</w:t>
      </w:r>
      <w:r w:rsidRPr="00671516">
        <w:rPr>
          <w:noProof/>
          <w:lang w:val="fr-FR"/>
        </w:rPr>
        <w:t>(3):295-303.</w:t>
      </w:r>
    </w:p>
    <w:p w14:paraId="41A29D44" w14:textId="7777777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671516">
        <w:rPr>
          <w:noProof/>
          <w:lang w:val="fr-FR"/>
        </w:rPr>
        <w:t xml:space="preserve">11 Yang D, Wang WZ, Zhang XM, et al. </w:t>
      </w:r>
      <w:r w:rsidRPr="001B7070">
        <w:rPr>
          <w:noProof/>
        </w:rPr>
        <w:t xml:space="preserve">MicroRNA expression aberration in Chinese patients with relapsing remitting multiple sclerosis. </w:t>
      </w:r>
      <w:r w:rsidRPr="001B7070">
        <w:rPr>
          <w:i/>
          <w:noProof/>
        </w:rPr>
        <w:t>J Mol Neurosci</w:t>
      </w:r>
      <w:r w:rsidRPr="001B7070">
        <w:rPr>
          <w:noProof/>
        </w:rPr>
        <w:t xml:space="preserve"> 2014;</w:t>
      </w:r>
      <w:r w:rsidRPr="001B7070">
        <w:rPr>
          <w:b/>
          <w:noProof/>
        </w:rPr>
        <w:t>52</w:t>
      </w:r>
      <w:r w:rsidRPr="001B7070">
        <w:rPr>
          <w:noProof/>
        </w:rPr>
        <w:t>(1):131-7.</w:t>
      </w:r>
    </w:p>
    <w:p w14:paraId="44FD8FAA" w14:textId="7777777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12 Shi H, Zheng LY, Zhang P, Yu CQ. miR-146a and miR-155 expression in PBMCs from patients with Sjogren's syndrome. </w:t>
      </w:r>
      <w:r w:rsidRPr="001B7070">
        <w:rPr>
          <w:i/>
          <w:noProof/>
        </w:rPr>
        <w:t>J Oral Pathol Med</w:t>
      </w:r>
      <w:r w:rsidRPr="001B7070">
        <w:rPr>
          <w:noProof/>
        </w:rPr>
        <w:t xml:space="preserve"> 2014;</w:t>
      </w:r>
      <w:r w:rsidRPr="001B7070">
        <w:rPr>
          <w:b/>
          <w:noProof/>
        </w:rPr>
        <w:t>43</w:t>
      </w:r>
      <w:r w:rsidRPr="001B7070">
        <w:rPr>
          <w:noProof/>
        </w:rPr>
        <w:t>(10):792-7.</w:t>
      </w:r>
    </w:p>
    <w:p w14:paraId="371E4C59" w14:textId="77777777" w:rsidR="001B7070" w:rsidRPr="00671516" w:rsidRDefault="001B7070" w:rsidP="001B7070">
      <w:pPr>
        <w:pStyle w:val="EndNoteBibliography"/>
        <w:spacing w:after="0"/>
        <w:ind w:left="720" w:hanging="720"/>
        <w:rPr>
          <w:noProof/>
          <w:lang w:val="fr-FR"/>
        </w:rPr>
      </w:pPr>
      <w:r w:rsidRPr="001B7070">
        <w:rPr>
          <w:noProof/>
        </w:rPr>
        <w:t xml:space="preserve">13 Pauley KM, Stewart CM, Gauna AE, et al. Altered miR-146a expression in Sjogren's syndrome and its functional role in innate immunity. </w:t>
      </w:r>
      <w:r w:rsidRPr="00671516">
        <w:rPr>
          <w:i/>
          <w:noProof/>
          <w:lang w:val="fr-FR"/>
        </w:rPr>
        <w:t>Eur J Immunol</w:t>
      </w:r>
      <w:r w:rsidRPr="00671516">
        <w:rPr>
          <w:noProof/>
          <w:lang w:val="fr-FR"/>
        </w:rPr>
        <w:t xml:space="preserve"> 2011;</w:t>
      </w:r>
      <w:r w:rsidRPr="00671516">
        <w:rPr>
          <w:b/>
          <w:noProof/>
          <w:lang w:val="fr-FR"/>
        </w:rPr>
        <w:t>41</w:t>
      </w:r>
      <w:r w:rsidRPr="00671516">
        <w:rPr>
          <w:noProof/>
          <w:lang w:val="fr-FR"/>
        </w:rPr>
        <w:t>(7):2029-39.</w:t>
      </w:r>
    </w:p>
    <w:p w14:paraId="42086431" w14:textId="7777777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671516">
        <w:rPr>
          <w:noProof/>
          <w:lang w:val="fr-FR"/>
        </w:rPr>
        <w:t xml:space="preserve">14 Martinez-Ramos R, Garcia-Lozano JR, Lucena JM, et al. </w:t>
      </w:r>
      <w:r w:rsidRPr="001B7070">
        <w:rPr>
          <w:noProof/>
        </w:rPr>
        <w:t xml:space="preserve">Differential expression pattern of microRNAs in CD4+ and CD19+ cells from asymptomatic patients with systemic lupus erythematosus. </w:t>
      </w:r>
      <w:r w:rsidRPr="001B7070">
        <w:rPr>
          <w:i/>
          <w:noProof/>
        </w:rPr>
        <w:t>Lupus</w:t>
      </w:r>
      <w:r w:rsidRPr="001B7070">
        <w:rPr>
          <w:noProof/>
        </w:rPr>
        <w:t xml:space="preserve"> 2014;</w:t>
      </w:r>
      <w:r w:rsidRPr="001B7070">
        <w:rPr>
          <w:b/>
          <w:noProof/>
        </w:rPr>
        <w:t>23</w:t>
      </w:r>
      <w:r w:rsidRPr="001B7070">
        <w:rPr>
          <w:noProof/>
        </w:rPr>
        <w:t>(4):353-9.</w:t>
      </w:r>
    </w:p>
    <w:p w14:paraId="4DEDE96B" w14:textId="041F75C6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15 Tang Y, Luo X, Cui H, et al. MicroRNA-146A contributes to abnormal activation of the type I interferon pathway in human lupus by targeting the key signaling proteins. </w:t>
      </w:r>
      <w:r w:rsidR="002D5FA5">
        <w:rPr>
          <w:i/>
          <w:noProof/>
        </w:rPr>
        <w:t>Arthritis Rheum</w:t>
      </w:r>
      <w:r w:rsidRPr="001B7070">
        <w:rPr>
          <w:noProof/>
        </w:rPr>
        <w:t xml:space="preserve"> 2009;</w:t>
      </w:r>
      <w:r w:rsidRPr="001B7070">
        <w:rPr>
          <w:b/>
          <w:noProof/>
        </w:rPr>
        <w:t>60</w:t>
      </w:r>
      <w:r w:rsidRPr="001B7070">
        <w:rPr>
          <w:noProof/>
        </w:rPr>
        <w:t>(4):1065-75.</w:t>
      </w:r>
    </w:p>
    <w:p w14:paraId="6A8A3CB5" w14:textId="77777777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16 Nakasa T, Miyaki S, Okubo A, et al. Expression of microRNA-146 in rheumatoid arthritis synovial tissue. </w:t>
      </w:r>
      <w:r w:rsidRPr="001B7070">
        <w:rPr>
          <w:i/>
          <w:noProof/>
        </w:rPr>
        <w:t>Arthritis Rheum.</w:t>
      </w:r>
      <w:r w:rsidRPr="001B7070">
        <w:rPr>
          <w:noProof/>
        </w:rPr>
        <w:t xml:space="preserve"> 2008;</w:t>
      </w:r>
      <w:r w:rsidRPr="001B7070">
        <w:rPr>
          <w:b/>
          <w:noProof/>
        </w:rPr>
        <w:t>58</w:t>
      </w:r>
      <w:r w:rsidRPr="001B7070">
        <w:rPr>
          <w:noProof/>
        </w:rPr>
        <w:t>(5):1284-92.</w:t>
      </w:r>
    </w:p>
    <w:p w14:paraId="15C4DEA1" w14:textId="42867D4A" w:rsidR="001B7070" w:rsidRPr="001B7070" w:rsidRDefault="001B7070" w:rsidP="001B7070">
      <w:pPr>
        <w:pStyle w:val="EndNoteBibliography"/>
        <w:spacing w:after="0"/>
        <w:ind w:left="720" w:hanging="720"/>
        <w:rPr>
          <w:noProof/>
        </w:rPr>
      </w:pPr>
      <w:r w:rsidRPr="001B7070">
        <w:rPr>
          <w:noProof/>
        </w:rPr>
        <w:t xml:space="preserve">17 Pauley KM, Satoh M, Chan AL, Bubb MR, Reeves WH, Chan EK. Upregulated miR-146a expression in peripheral blood mononuclear cells from rheumatoid arthritis patients. </w:t>
      </w:r>
      <w:r w:rsidRPr="001B7070">
        <w:rPr>
          <w:i/>
          <w:noProof/>
        </w:rPr>
        <w:t xml:space="preserve">Arthritis </w:t>
      </w:r>
      <w:r w:rsidR="002D5FA5">
        <w:rPr>
          <w:i/>
          <w:noProof/>
        </w:rPr>
        <w:t>R</w:t>
      </w:r>
      <w:r w:rsidRPr="001B7070">
        <w:rPr>
          <w:i/>
          <w:noProof/>
        </w:rPr>
        <w:t xml:space="preserve">es </w:t>
      </w:r>
      <w:r w:rsidR="002D5FA5">
        <w:rPr>
          <w:i/>
          <w:noProof/>
        </w:rPr>
        <w:t>T</w:t>
      </w:r>
      <w:r w:rsidRPr="001B7070">
        <w:rPr>
          <w:i/>
          <w:noProof/>
        </w:rPr>
        <w:t>her</w:t>
      </w:r>
      <w:r w:rsidRPr="001B7070">
        <w:rPr>
          <w:noProof/>
        </w:rPr>
        <w:t xml:space="preserve"> 2008;</w:t>
      </w:r>
      <w:r w:rsidRPr="001B7070">
        <w:rPr>
          <w:b/>
          <w:noProof/>
        </w:rPr>
        <w:t>10</w:t>
      </w:r>
      <w:r w:rsidRPr="001B7070">
        <w:rPr>
          <w:noProof/>
        </w:rPr>
        <w:t>(4):R101.</w:t>
      </w:r>
    </w:p>
    <w:p w14:paraId="065D38BA" w14:textId="77777777" w:rsidR="001B7070" w:rsidRPr="001B7070" w:rsidRDefault="001B7070" w:rsidP="001B7070">
      <w:pPr>
        <w:pStyle w:val="EndNoteBibliography"/>
        <w:ind w:left="720" w:hanging="720"/>
        <w:rPr>
          <w:noProof/>
        </w:rPr>
      </w:pPr>
      <w:r w:rsidRPr="001B7070">
        <w:rPr>
          <w:noProof/>
        </w:rPr>
        <w:t xml:space="preserve">18 Wang H, Peng W, Ouyang X, Li W, Dai Y. Circulating microRNAs as candidate biomarkers in patients with systemic lupus erythematosus. </w:t>
      </w:r>
      <w:r w:rsidRPr="001B7070">
        <w:rPr>
          <w:i/>
          <w:noProof/>
        </w:rPr>
        <w:t>Transl Res</w:t>
      </w:r>
      <w:r w:rsidRPr="001B7070">
        <w:rPr>
          <w:noProof/>
        </w:rPr>
        <w:t xml:space="preserve"> 2012;</w:t>
      </w:r>
      <w:r w:rsidRPr="001B7070">
        <w:rPr>
          <w:b/>
          <w:noProof/>
        </w:rPr>
        <w:t>160</w:t>
      </w:r>
      <w:r w:rsidRPr="001B7070">
        <w:rPr>
          <w:noProof/>
        </w:rPr>
        <w:t>(3):198-206.</w:t>
      </w:r>
    </w:p>
    <w:p w14:paraId="0C29E6F1" w14:textId="2C0F6C10" w:rsidR="001475BA" w:rsidRPr="001814AC" w:rsidRDefault="004114A4" w:rsidP="00AC0CB1">
      <w:r>
        <w:lastRenderedPageBreak/>
        <w:fldChar w:fldCharType="end"/>
      </w:r>
    </w:p>
    <w:sectPr w:rsidR="001475BA" w:rsidRPr="001814AC" w:rsidSect="004D212B">
      <w:pgSz w:w="11900" w:h="16840"/>
      <w:pgMar w:top="1417" w:right="1417" w:bottom="1417" w:left="1417" w:header="708" w:footer="708" w:gutter="0"/>
      <w:cols w:space="708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FB19CBA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+mn-ea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Xavier Mariette">
    <w15:presenceInfo w15:providerId="Windows Live" w15:userId="3a85655361ddfb4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embedSystemFonts/>
  <w:proofState w:spelling="clean" w:grammar="clean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EndNo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920fds6ze0v1exz93v9rwn05ftadsx59v0&quot;&gt;Doktorarbeit-Converted-Saved&lt;record-ids&gt;&lt;item&gt;2366&lt;/item&gt;&lt;item&gt;2997&lt;/item&gt;&lt;item&gt;2998&lt;/item&gt;&lt;item&gt;3011&lt;/item&gt;&lt;item&gt;3022&lt;/item&gt;&lt;item&gt;3023&lt;/item&gt;&lt;item&gt;3024&lt;/item&gt;&lt;item&gt;3025&lt;/item&gt;&lt;item&gt;3027&lt;/item&gt;&lt;item&gt;3515&lt;/item&gt;&lt;item&gt;3523&lt;/item&gt;&lt;item&gt;3524&lt;/item&gt;&lt;item&gt;3525&lt;/item&gt;&lt;item&gt;3526&lt;/item&gt;&lt;item&gt;3527&lt;/item&gt;&lt;item&gt;3528&lt;/item&gt;&lt;item&gt;3529&lt;/item&gt;&lt;item&gt;3545&lt;/item&gt;&lt;/record-ids&gt;&lt;/item&gt;&lt;/Libraries&gt;"/>
  </w:docVars>
  <w:rsids>
    <w:rsidRoot w:val="009B33F9"/>
    <w:rsid w:val="00034759"/>
    <w:rsid w:val="0008627D"/>
    <w:rsid w:val="00096395"/>
    <w:rsid w:val="000A27B0"/>
    <w:rsid w:val="00122862"/>
    <w:rsid w:val="001475BA"/>
    <w:rsid w:val="0018022B"/>
    <w:rsid w:val="001813BE"/>
    <w:rsid w:val="001B46EF"/>
    <w:rsid w:val="001B7070"/>
    <w:rsid w:val="001B7619"/>
    <w:rsid w:val="001E2E56"/>
    <w:rsid w:val="001F02BB"/>
    <w:rsid w:val="001F78F4"/>
    <w:rsid w:val="00206CC7"/>
    <w:rsid w:val="00221F22"/>
    <w:rsid w:val="002376B8"/>
    <w:rsid w:val="0027190F"/>
    <w:rsid w:val="00282787"/>
    <w:rsid w:val="00282E41"/>
    <w:rsid w:val="00286836"/>
    <w:rsid w:val="002B4F37"/>
    <w:rsid w:val="002C03E2"/>
    <w:rsid w:val="002C185D"/>
    <w:rsid w:val="002D4BB1"/>
    <w:rsid w:val="002D4BC5"/>
    <w:rsid w:val="002D5FA5"/>
    <w:rsid w:val="002E0518"/>
    <w:rsid w:val="002F52D1"/>
    <w:rsid w:val="00304615"/>
    <w:rsid w:val="00351C18"/>
    <w:rsid w:val="00384185"/>
    <w:rsid w:val="003853F7"/>
    <w:rsid w:val="003C786A"/>
    <w:rsid w:val="003D3183"/>
    <w:rsid w:val="00400B02"/>
    <w:rsid w:val="00403591"/>
    <w:rsid w:val="00410FCC"/>
    <w:rsid w:val="004114A4"/>
    <w:rsid w:val="00423810"/>
    <w:rsid w:val="00433C0A"/>
    <w:rsid w:val="00437DE3"/>
    <w:rsid w:val="004478A8"/>
    <w:rsid w:val="00447913"/>
    <w:rsid w:val="00477DD5"/>
    <w:rsid w:val="0048294B"/>
    <w:rsid w:val="0049274B"/>
    <w:rsid w:val="004A5A64"/>
    <w:rsid w:val="004C4C12"/>
    <w:rsid w:val="004D212B"/>
    <w:rsid w:val="004E696B"/>
    <w:rsid w:val="004E6AC6"/>
    <w:rsid w:val="00503836"/>
    <w:rsid w:val="005175A7"/>
    <w:rsid w:val="0052516E"/>
    <w:rsid w:val="00535798"/>
    <w:rsid w:val="00550DAE"/>
    <w:rsid w:val="00552B79"/>
    <w:rsid w:val="00552F97"/>
    <w:rsid w:val="00582FE8"/>
    <w:rsid w:val="00586687"/>
    <w:rsid w:val="005C70EF"/>
    <w:rsid w:val="00621FFF"/>
    <w:rsid w:val="00630530"/>
    <w:rsid w:val="006666F3"/>
    <w:rsid w:val="00671516"/>
    <w:rsid w:val="00672539"/>
    <w:rsid w:val="00675AFE"/>
    <w:rsid w:val="006A54D8"/>
    <w:rsid w:val="006B2B60"/>
    <w:rsid w:val="006B341F"/>
    <w:rsid w:val="006B70DC"/>
    <w:rsid w:val="006E43DE"/>
    <w:rsid w:val="006F288D"/>
    <w:rsid w:val="0070330E"/>
    <w:rsid w:val="007077C7"/>
    <w:rsid w:val="007077E8"/>
    <w:rsid w:val="00721D21"/>
    <w:rsid w:val="007470DF"/>
    <w:rsid w:val="00752DE4"/>
    <w:rsid w:val="007D4C40"/>
    <w:rsid w:val="00801CD6"/>
    <w:rsid w:val="008B67F6"/>
    <w:rsid w:val="00901456"/>
    <w:rsid w:val="00902ACC"/>
    <w:rsid w:val="00904467"/>
    <w:rsid w:val="00910EAE"/>
    <w:rsid w:val="0091743A"/>
    <w:rsid w:val="00921A66"/>
    <w:rsid w:val="0096134C"/>
    <w:rsid w:val="00961AA4"/>
    <w:rsid w:val="00995349"/>
    <w:rsid w:val="009956D3"/>
    <w:rsid w:val="00997D98"/>
    <w:rsid w:val="009B33F9"/>
    <w:rsid w:val="009C2036"/>
    <w:rsid w:val="009D3DC7"/>
    <w:rsid w:val="00A15CB7"/>
    <w:rsid w:val="00A2714F"/>
    <w:rsid w:val="00A3004E"/>
    <w:rsid w:val="00A4181A"/>
    <w:rsid w:val="00A52921"/>
    <w:rsid w:val="00A672B2"/>
    <w:rsid w:val="00A73947"/>
    <w:rsid w:val="00A77A50"/>
    <w:rsid w:val="00A77F1D"/>
    <w:rsid w:val="00A84736"/>
    <w:rsid w:val="00A91B7D"/>
    <w:rsid w:val="00AA7297"/>
    <w:rsid w:val="00AC0CB1"/>
    <w:rsid w:val="00AC39B3"/>
    <w:rsid w:val="00AD3128"/>
    <w:rsid w:val="00B341C1"/>
    <w:rsid w:val="00B80004"/>
    <w:rsid w:val="00B814EB"/>
    <w:rsid w:val="00B83DDF"/>
    <w:rsid w:val="00B863B6"/>
    <w:rsid w:val="00B95BAF"/>
    <w:rsid w:val="00BC1F89"/>
    <w:rsid w:val="00BD7D5B"/>
    <w:rsid w:val="00C047C0"/>
    <w:rsid w:val="00C17EC8"/>
    <w:rsid w:val="00C30237"/>
    <w:rsid w:val="00C45B7D"/>
    <w:rsid w:val="00C60F78"/>
    <w:rsid w:val="00C9794F"/>
    <w:rsid w:val="00CD351C"/>
    <w:rsid w:val="00CF70B6"/>
    <w:rsid w:val="00D05B3D"/>
    <w:rsid w:val="00D205CC"/>
    <w:rsid w:val="00D20DCB"/>
    <w:rsid w:val="00D32114"/>
    <w:rsid w:val="00D6787A"/>
    <w:rsid w:val="00D8011A"/>
    <w:rsid w:val="00DA1380"/>
    <w:rsid w:val="00DC42DD"/>
    <w:rsid w:val="00DD1C95"/>
    <w:rsid w:val="00DE3176"/>
    <w:rsid w:val="00DE3BDF"/>
    <w:rsid w:val="00DE63F3"/>
    <w:rsid w:val="00DF6CED"/>
    <w:rsid w:val="00E46A8D"/>
    <w:rsid w:val="00E5337F"/>
    <w:rsid w:val="00E5412C"/>
    <w:rsid w:val="00EE1809"/>
    <w:rsid w:val="00EF5351"/>
    <w:rsid w:val="00F20706"/>
    <w:rsid w:val="00F361CE"/>
    <w:rsid w:val="00F4492C"/>
    <w:rsid w:val="00F6036D"/>
    <w:rsid w:val="00FC7D3C"/>
    <w:rsid w:val="00FE22C9"/>
    <w:rsid w:val="00FE3DA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AED951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33F9"/>
    <w:pPr>
      <w:spacing w:after="200" w:line="480" w:lineRule="auto"/>
    </w:pPr>
    <w:rPr>
      <w:rFonts w:ascii="Times New Roman" w:eastAsia="SimSun" w:hAnsi="Times New Roman" w:cs="Times New Roman"/>
      <w:color w:val="000000"/>
      <w:lang w:val="en-US" w:eastAsia="zh-CN"/>
    </w:rPr>
  </w:style>
  <w:style w:type="paragraph" w:styleId="Titre1">
    <w:name w:val="heading 1"/>
    <w:basedOn w:val="Normal"/>
    <w:link w:val="Titre1Car"/>
    <w:uiPriority w:val="9"/>
    <w:qFormat/>
    <w:rsid w:val="009B33F9"/>
    <w:pPr>
      <w:spacing w:before="100" w:beforeAutospacing="1" w:after="100" w:afterAutospacing="1" w:line="240" w:lineRule="auto"/>
      <w:outlineLvl w:val="0"/>
    </w:pPr>
    <w:rPr>
      <w:rFonts w:eastAsia="Times New Roman"/>
      <w:b/>
      <w:bCs/>
      <w:kern w:val="36"/>
      <w:sz w:val="48"/>
      <w:szCs w:val="4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9B33F9"/>
    <w:rPr>
      <w:rFonts w:ascii="Times New Roman" w:eastAsia="Times New Roman" w:hAnsi="Times New Roman" w:cs="Times New Roman"/>
      <w:b/>
      <w:bCs/>
      <w:color w:val="000000"/>
      <w:kern w:val="36"/>
      <w:sz w:val="48"/>
      <w:szCs w:val="48"/>
      <w:lang w:val="en-US" w:eastAsia="zh-CN"/>
    </w:rPr>
  </w:style>
  <w:style w:type="character" w:styleId="Marquedannotation">
    <w:name w:val="annotation reference"/>
    <w:basedOn w:val="Policepardfaut"/>
    <w:uiPriority w:val="99"/>
    <w:semiHidden/>
    <w:rsid w:val="009B33F9"/>
    <w:rPr>
      <w:rFonts w:cs="Times New Roman"/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rsid w:val="009B33F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9B33F9"/>
    <w:rPr>
      <w:rFonts w:ascii="Times New Roman" w:eastAsia="SimSun" w:hAnsi="Times New Roman" w:cs="Times New Roman"/>
      <w:color w:val="000000"/>
      <w:sz w:val="20"/>
      <w:szCs w:val="20"/>
      <w:lang w:val="en-US" w:eastAsia="zh-CN"/>
    </w:rPr>
  </w:style>
  <w:style w:type="character" w:styleId="Lienhypertexte">
    <w:name w:val="Hyperlink"/>
    <w:basedOn w:val="Policepardfaut"/>
    <w:uiPriority w:val="99"/>
    <w:rsid w:val="009B33F9"/>
    <w:rPr>
      <w:rFonts w:cs="Times New Roman"/>
      <w:color w:val="0000FF"/>
      <w:u w:val="single"/>
    </w:rPr>
  </w:style>
  <w:style w:type="paragraph" w:styleId="NormalWeb">
    <w:name w:val="Normal (Web)"/>
    <w:basedOn w:val="Normal"/>
    <w:uiPriority w:val="99"/>
    <w:rsid w:val="009B33F9"/>
    <w:pPr>
      <w:spacing w:before="100" w:beforeAutospacing="1" w:after="100" w:afterAutospacing="1" w:line="240" w:lineRule="auto"/>
    </w:pPr>
  </w:style>
  <w:style w:type="character" w:customStyle="1" w:styleId="highlight">
    <w:name w:val="highlight"/>
    <w:basedOn w:val="Policepardfaut"/>
    <w:rsid w:val="009B33F9"/>
  </w:style>
  <w:style w:type="paragraph" w:styleId="Textedebulles">
    <w:name w:val="Balloon Text"/>
    <w:basedOn w:val="Normal"/>
    <w:link w:val="TextedebullesCar"/>
    <w:uiPriority w:val="99"/>
    <w:semiHidden/>
    <w:unhideWhenUsed/>
    <w:rsid w:val="009B33F9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B33F9"/>
    <w:rPr>
      <w:rFonts w:ascii="Lucida Grande" w:eastAsia="SimSun" w:hAnsi="Lucida Grande" w:cs="Lucida Grande"/>
      <w:color w:val="000000"/>
      <w:sz w:val="18"/>
      <w:szCs w:val="18"/>
      <w:lang w:val="en-US" w:eastAsia="zh-CN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9B33F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9B33F9"/>
    <w:rPr>
      <w:rFonts w:ascii="Times New Roman" w:eastAsia="SimSun" w:hAnsi="Times New Roman" w:cs="Times New Roman"/>
      <w:b/>
      <w:bCs/>
      <w:color w:val="000000"/>
      <w:sz w:val="20"/>
      <w:szCs w:val="20"/>
      <w:lang w:val="en-US" w:eastAsia="zh-CN"/>
    </w:rPr>
  </w:style>
  <w:style w:type="paragraph" w:customStyle="1" w:styleId="EndNoteBibliographyTitle">
    <w:name w:val="EndNote Bibliography Title"/>
    <w:basedOn w:val="Normal"/>
    <w:rsid w:val="009B33F9"/>
    <w:pPr>
      <w:spacing w:after="0"/>
      <w:jc w:val="center"/>
    </w:pPr>
  </w:style>
  <w:style w:type="paragraph" w:customStyle="1" w:styleId="EndNoteBibliography">
    <w:name w:val="EndNote Bibliography"/>
    <w:basedOn w:val="Normal"/>
    <w:rsid w:val="009B33F9"/>
    <w:pPr>
      <w:spacing w:line="240" w:lineRule="auto"/>
    </w:pPr>
  </w:style>
  <w:style w:type="character" w:styleId="Lienhypertextesuivi">
    <w:name w:val="FollowedHyperlink"/>
    <w:basedOn w:val="Policepardfaut"/>
    <w:uiPriority w:val="99"/>
    <w:semiHidden/>
    <w:unhideWhenUsed/>
    <w:rsid w:val="004114A4"/>
    <w:rPr>
      <w:color w:val="800080" w:themeColor="followedHyperlink"/>
      <w:u w:val="single"/>
    </w:rPr>
  </w:style>
  <w:style w:type="table" w:styleId="Grille">
    <w:name w:val="Table Grid"/>
    <w:basedOn w:val="TableauNormal"/>
    <w:uiPriority w:val="59"/>
    <w:rsid w:val="00351C18"/>
    <w:rPr>
      <w:sz w:val="22"/>
      <w:szCs w:val="22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33F9"/>
    <w:pPr>
      <w:spacing w:after="200" w:line="480" w:lineRule="auto"/>
    </w:pPr>
    <w:rPr>
      <w:rFonts w:ascii="Times New Roman" w:eastAsia="SimSun" w:hAnsi="Times New Roman" w:cs="Times New Roman"/>
      <w:color w:val="000000"/>
      <w:lang w:val="en-US" w:eastAsia="zh-CN"/>
    </w:rPr>
  </w:style>
  <w:style w:type="paragraph" w:styleId="Titre1">
    <w:name w:val="heading 1"/>
    <w:basedOn w:val="Normal"/>
    <w:link w:val="Titre1Car"/>
    <w:uiPriority w:val="9"/>
    <w:qFormat/>
    <w:rsid w:val="009B33F9"/>
    <w:pPr>
      <w:spacing w:before="100" w:beforeAutospacing="1" w:after="100" w:afterAutospacing="1" w:line="240" w:lineRule="auto"/>
      <w:outlineLvl w:val="0"/>
    </w:pPr>
    <w:rPr>
      <w:rFonts w:eastAsia="Times New Roman"/>
      <w:b/>
      <w:bCs/>
      <w:kern w:val="36"/>
      <w:sz w:val="48"/>
      <w:szCs w:val="4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9B33F9"/>
    <w:rPr>
      <w:rFonts w:ascii="Times New Roman" w:eastAsia="Times New Roman" w:hAnsi="Times New Roman" w:cs="Times New Roman"/>
      <w:b/>
      <w:bCs/>
      <w:color w:val="000000"/>
      <w:kern w:val="36"/>
      <w:sz w:val="48"/>
      <w:szCs w:val="48"/>
      <w:lang w:val="en-US" w:eastAsia="zh-CN"/>
    </w:rPr>
  </w:style>
  <w:style w:type="character" w:styleId="Marquedannotation">
    <w:name w:val="annotation reference"/>
    <w:basedOn w:val="Policepardfaut"/>
    <w:uiPriority w:val="99"/>
    <w:semiHidden/>
    <w:rsid w:val="009B33F9"/>
    <w:rPr>
      <w:rFonts w:cs="Times New Roman"/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rsid w:val="009B33F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9B33F9"/>
    <w:rPr>
      <w:rFonts w:ascii="Times New Roman" w:eastAsia="SimSun" w:hAnsi="Times New Roman" w:cs="Times New Roman"/>
      <w:color w:val="000000"/>
      <w:sz w:val="20"/>
      <w:szCs w:val="20"/>
      <w:lang w:val="en-US" w:eastAsia="zh-CN"/>
    </w:rPr>
  </w:style>
  <w:style w:type="character" w:styleId="Lienhypertexte">
    <w:name w:val="Hyperlink"/>
    <w:basedOn w:val="Policepardfaut"/>
    <w:uiPriority w:val="99"/>
    <w:rsid w:val="009B33F9"/>
    <w:rPr>
      <w:rFonts w:cs="Times New Roman"/>
      <w:color w:val="0000FF"/>
      <w:u w:val="single"/>
    </w:rPr>
  </w:style>
  <w:style w:type="paragraph" w:styleId="NormalWeb">
    <w:name w:val="Normal (Web)"/>
    <w:basedOn w:val="Normal"/>
    <w:uiPriority w:val="99"/>
    <w:rsid w:val="009B33F9"/>
    <w:pPr>
      <w:spacing w:before="100" w:beforeAutospacing="1" w:after="100" w:afterAutospacing="1" w:line="240" w:lineRule="auto"/>
    </w:pPr>
  </w:style>
  <w:style w:type="character" w:customStyle="1" w:styleId="highlight">
    <w:name w:val="highlight"/>
    <w:basedOn w:val="Policepardfaut"/>
    <w:rsid w:val="009B33F9"/>
  </w:style>
  <w:style w:type="paragraph" w:styleId="Textedebulles">
    <w:name w:val="Balloon Text"/>
    <w:basedOn w:val="Normal"/>
    <w:link w:val="TextedebullesCar"/>
    <w:uiPriority w:val="99"/>
    <w:semiHidden/>
    <w:unhideWhenUsed/>
    <w:rsid w:val="009B33F9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B33F9"/>
    <w:rPr>
      <w:rFonts w:ascii="Lucida Grande" w:eastAsia="SimSun" w:hAnsi="Lucida Grande" w:cs="Lucida Grande"/>
      <w:color w:val="000000"/>
      <w:sz w:val="18"/>
      <w:szCs w:val="18"/>
      <w:lang w:val="en-US" w:eastAsia="zh-CN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9B33F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9B33F9"/>
    <w:rPr>
      <w:rFonts w:ascii="Times New Roman" w:eastAsia="SimSun" w:hAnsi="Times New Roman" w:cs="Times New Roman"/>
      <w:b/>
      <w:bCs/>
      <w:color w:val="000000"/>
      <w:sz w:val="20"/>
      <w:szCs w:val="20"/>
      <w:lang w:val="en-US" w:eastAsia="zh-CN"/>
    </w:rPr>
  </w:style>
  <w:style w:type="paragraph" w:customStyle="1" w:styleId="EndNoteBibliographyTitle">
    <w:name w:val="EndNote Bibliography Title"/>
    <w:basedOn w:val="Normal"/>
    <w:rsid w:val="009B33F9"/>
    <w:pPr>
      <w:spacing w:after="0"/>
      <w:jc w:val="center"/>
    </w:pPr>
  </w:style>
  <w:style w:type="paragraph" w:customStyle="1" w:styleId="EndNoteBibliography">
    <w:name w:val="EndNote Bibliography"/>
    <w:basedOn w:val="Normal"/>
    <w:rsid w:val="009B33F9"/>
    <w:pPr>
      <w:spacing w:line="240" w:lineRule="auto"/>
    </w:pPr>
  </w:style>
  <w:style w:type="character" w:styleId="Lienhypertextesuivi">
    <w:name w:val="FollowedHyperlink"/>
    <w:basedOn w:val="Policepardfaut"/>
    <w:uiPriority w:val="99"/>
    <w:semiHidden/>
    <w:unhideWhenUsed/>
    <w:rsid w:val="004114A4"/>
    <w:rPr>
      <w:color w:val="800080" w:themeColor="followedHyperlink"/>
      <w:u w:val="single"/>
    </w:rPr>
  </w:style>
  <w:style w:type="table" w:styleId="Grille">
    <w:name w:val="Table Grid"/>
    <w:basedOn w:val="TableauNormal"/>
    <w:uiPriority w:val="59"/>
    <w:rsid w:val="00351C18"/>
    <w:rPr>
      <w:sz w:val="22"/>
      <w:szCs w:val="22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340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55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11/relationships/people" Target="people.xml"/><Relationship Id="rId13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jpg"/><Relationship Id="rId9" Type="http://schemas.openxmlformats.org/officeDocument/2006/relationships/image" Target="media/image4.png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A7683E-872A-2F4D-A8E4-61AC355DDA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5936</Words>
  <Characters>32652</Characters>
  <Application>Microsoft Macintosh Word</Application>
  <DocSecurity>0</DocSecurity>
  <Lines>272</Lines>
  <Paragraphs>7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CEA</Company>
  <LinksUpToDate>false</LinksUpToDate>
  <CharactersWithSpaces>385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rg Tost</dc:creator>
  <cp:lastModifiedBy>Jorg Tost</cp:lastModifiedBy>
  <cp:revision>2</cp:revision>
  <cp:lastPrinted>2016-07-20T08:26:00Z</cp:lastPrinted>
  <dcterms:created xsi:type="dcterms:W3CDTF">2017-08-06T11:36:00Z</dcterms:created>
  <dcterms:modified xsi:type="dcterms:W3CDTF">2017-08-06T11:36:00Z</dcterms:modified>
</cp:coreProperties>
</file>